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82383F" w14:textId="6F27BECF" w:rsidR="005766DD" w:rsidRPr="005740FE" w:rsidRDefault="005766DD" w:rsidP="008F1650">
      <w:pPr>
        <w:spacing w:line="480" w:lineRule="auto"/>
        <w:contextualSpacing/>
        <w:jc w:val="both"/>
        <w:rPr>
          <w:b/>
          <w:bCs/>
          <w:i/>
          <w:iCs/>
          <w:sz w:val="32"/>
          <w:szCs w:val="32"/>
        </w:rPr>
      </w:pPr>
      <w:commentRangeStart w:id="0"/>
      <w:r w:rsidRPr="005740FE">
        <w:rPr>
          <w:b/>
          <w:bCs/>
          <w:i/>
          <w:iCs/>
          <w:sz w:val="32"/>
          <w:szCs w:val="32"/>
        </w:rPr>
        <w:t>Manuscript</w:t>
      </w:r>
      <w:commentRangeEnd w:id="0"/>
      <w:r w:rsidR="00780D5F" w:rsidRPr="005740FE">
        <w:rPr>
          <w:rStyle w:val="CommentReference"/>
        </w:rPr>
        <w:commentReference w:id="0"/>
      </w:r>
    </w:p>
    <w:p w14:paraId="5CD3E65C" w14:textId="3F657D3C" w:rsidR="007A7259" w:rsidRPr="005740FE" w:rsidRDefault="00A73AC9" w:rsidP="008F1650">
      <w:pPr>
        <w:spacing w:line="480" w:lineRule="auto"/>
        <w:contextualSpacing/>
        <w:jc w:val="both"/>
        <w:rPr>
          <w:b/>
          <w:bCs/>
          <w:sz w:val="32"/>
          <w:szCs w:val="32"/>
        </w:rPr>
      </w:pPr>
      <w:commentRangeStart w:id="1"/>
      <w:r w:rsidRPr="005740FE">
        <w:rPr>
          <w:b/>
          <w:bCs/>
          <w:sz w:val="32"/>
          <w:szCs w:val="32"/>
        </w:rPr>
        <w:t>Larger but younger fish when growth compensates for higher mortality in warmed ecosystem</w:t>
      </w:r>
      <w:commentRangeEnd w:id="1"/>
      <w:r w:rsidR="00780D5F" w:rsidRPr="005740FE">
        <w:rPr>
          <w:rStyle w:val="CommentReference"/>
        </w:rPr>
        <w:commentReference w:id="1"/>
      </w:r>
    </w:p>
    <w:p w14:paraId="5642C92F" w14:textId="5B2CE857" w:rsidR="00A73AC9" w:rsidRPr="005740FE" w:rsidRDefault="00A73AC9" w:rsidP="008F1650">
      <w:pPr>
        <w:spacing w:line="480" w:lineRule="auto"/>
        <w:contextualSpacing/>
        <w:jc w:val="both"/>
      </w:pPr>
    </w:p>
    <w:p w14:paraId="34B04A7F" w14:textId="4425C259" w:rsidR="00A73AC9" w:rsidRPr="005740FE" w:rsidRDefault="00A73AC9" w:rsidP="008F1650">
      <w:pPr>
        <w:spacing w:line="480" w:lineRule="auto"/>
        <w:contextualSpacing/>
        <w:jc w:val="both"/>
        <w:rPr>
          <w:rFonts w:eastAsia="Times New Roman"/>
          <w:vertAlign w:val="superscript"/>
          <w:lang w:eastAsia="en-GB"/>
        </w:rPr>
      </w:pPr>
      <w:r w:rsidRPr="005740FE">
        <w:rPr>
          <w:rFonts w:eastAsia="Times New Roman"/>
          <w:lang w:eastAsia="en-GB"/>
        </w:rPr>
        <w:t xml:space="preserve">Max </w:t>
      </w:r>
      <w:proofErr w:type="gramStart"/>
      <w:r w:rsidRPr="005740FE">
        <w:rPr>
          <w:rFonts w:eastAsia="Times New Roman"/>
          <w:lang w:eastAsia="en-GB"/>
        </w:rPr>
        <w:t>Lindmark</w:t>
      </w:r>
      <w:r w:rsidRPr="005740FE">
        <w:rPr>
          <w:rFonts w:eastAsia="Times New Roman"/>
          <w:vertAlign w:val="superscript"/>
          <w:lang w:eastAsia="en-GB"/>
        </w:rPr>
        <w:t>a,b</w:t>
      </w:r>
      <w:proofErr w:type="gramEnd"/>
      <w:r w:rsidRPr="005740FE">
        <w:rPr>
          <w:rFonts w:eastAsia="Times New Roman"/>
          <w:vertAlign w:val="superscript"/>
          <w:lang w:eastAsia="en-GB"/>
        </w:rPr>
        <w:t>,1</w:t>
      </w:r>
      <w:r w:rsidRPr="005740FE">
        <w:rPr>
          <w:rFonts w:eastAsia="Times New Roman"/>
          <w:lang w:eastAsia="en-GB"/>
        </w:rPr>
        <w:t xml:space="preserve">, </w:t>
      </w:r>
      <w:proofErr w:type="spellStart"/>
      <w:r w:rsidRPr="005740FE">
        <w:rPr>
          <w:rFonts w:eastAsia="Times New Roman"/>
          <w:lang w:eastAsia="en-GB"/>
        </w:rPr>
        <w:t>Malin</w:t>
      </w:r>
      <w:proofErr w:type="spellEnd"/>
      <w:r w:rsidRPr="005740FE">
        <w:rPr>
          <w:rFonts w:eastAsia="Times New Roman"/>
          <w:lang w:eastAsia="en-GB"/>
        </w:rPr>
        <w:t xml:space="preserve">  </w:t>
      </w:r>
      <w:proofErr w:type="spellStart"/>
      <w:r w:rsidRPr="005740FE">
        <w:rPr>
          <w:rFonts w:eastAsia="Times New Roman"/>
          <w:lang w:eastAsia="en-GB"/>
        </w:rPr>
        <w:t>Karlsson</w:t>
      </w:r>
      <w:r w:rsidRPr="005740FE">
        <w:rPr>
          <w:rFonts w:eastAsia="Times New Roman"/>
          <w:vertAlign w:val="superscript"/>
          <w:lang w:eastAsia="en-GB"/>
        </w:rPr>
        <w:t>a</w:t>
      </w:r>
      <w:proofErr w:type="spellEnd"/>
      <w:r w:rsidRPr="005740FE">
        <w:rPr>
          <w:rFonts w:eastAsia="Times New Roman"/>
          <w:lang w:eastAsia="en-GB"/>
        </w:rPr>
        <w:t xml:space="preserve">, Anna </w:t>
      </w:r>
      <w:proofErr w:type="spellStart"/>
      <w:r w:rsidRPr="005740FE">
        <w:rPr>
          <w:rFonts w:eastAsia="Times New Roman"/>
          <w:lang w:eastAsia="en-GB"/>
        </w:rPr>
        <w:t>Gårdmark</w:t>
      </w:r>
      <w:r w:rsidRPr="005740FE">
        <w:rPr>
          <w:rFonts w:eastAsia="Times New Roman"/>
          <w:vertAlign w:val="superscript"/>
          <w:lang w:eastAsia="en-GB"/>
        </w:rPr>
        <w:t>c</w:t>
      </w:r>
      <w:proofErr w:type="spellEnd"/>
    </w:p>
    <w:p w14:paraId="779DA0CD" w14:textId="77777777" w:rsidR="00A73AC9" w:rsidRPr="005740FE" w:rsidRDefault="00A73AC9" w:rsidP="008F1650">
      <w:pPr>
        <w:spacing w:line="480" w:lineRule="auto"/>
        <w:contextualSpacing/>
        <w:jc w:val="both"/>
        <w:rPr>
          <w:rFonts w:eastAsia="Times New Roman"/>
          <w:lang w:eastAsia="en-GB"/>
        </w:rPr>
      </w:pPr>
    </w:p>
    <w:p w14:paraId="6A26C65F" w14:textId="77777777"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a </w:t>
      </w:r>
      <w:r w:rsidRPr="005740FE">
        <w:rPr>
          <w:rFonts w:eastAsia="Times New Roman"/>
          <w:lang w:eastAsia="en-GB"/>
        </w:rPr>
        <w:t xml:space="preserve">Swedish University of Agricultural Sciences, Department of Aquatic Resources, Institute of Coastal Research, </w:t>
      </w:r>
      <w:proofErr w:type="spellStart"/>
      <w:r w:rsidRPr="005740FE">
        <w:rPr>
          <w:rFonts w:eastAsia="Times New Roman"/>
          <w:lang w:eastAsia="en-GB"/>
        </w:rPr>
        <w:t>Skolgatan</w:t>
      </w:r>
      <w:proofErr w:type="spellEnd"/>
      <w:r w:rsidRPr="005740FE">
        <w:rPr>
          <w:rFonts w:eastAsia="Times New Roman"/>
          <w:lang w:eastAsia="en-GB"/>
        </w:rPr>
        <w:t xml:space="preserve"> 6, 742 42 </w:t>
      </w:r>
      <w:proofErr w:type="spellStart"/>
      <w:r w:rsidRPr="005740FE">
        <w:rPr>
          <w:rFonts w:eastAsia="Times New Roman"/>
          <w:lang w:eastAsia="en-GB"/>
        </w:rPr>
        <w:t>Öregrund</w:t>
      </w:r>
      <w:proofErr w:type="spellEnd"/>
      <w:r w:rsidRPr="005740FE">
        <w:rPr>
          <w:rFonts w:eastAsia="Times New Roman"/>
          <w:lang w:eastAsia="en-GB"/>
        </w:rPr>
        <w:t>, Sweden</w:t>
      </w:r>
    </w:p>
    <w:p w14:paraId="21B3F12A" w14:textId="77777777" w:rsidR="00A73AC9" w:rsidRPr="005740FE" w:rsidRDefault="00A73AC9" w:rsidP="008F1650">
      <w:pPr>
        <w:spacing w:line="480" w:lineRule="auto"/>
        <w:contextualSpacing/>
        <w:jc w:val="both"/>
        <w:rPr>
          <w:rFonts w:eastAsia="Times New Roman"/>
          <w:vertAlign w:val="superscript"/>
          <w:lang w:eastAsia="en-GB"/>
        </w:rPr>
      </w:pPr>
    </w:p>
    <w:p w14:paraId="6C951B5A" w14:textId="752EDBD2"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b </w:t>
      </w:r>
      <w:r w:rsidRPr="005740FE">
        <w:rPr>
          <w:rFonts w:eastAsia="Times New Roman"/>
          <w:lang w:eastAsia="en-GB"/>
        </w:rPr>
        <w:t xml:space="preserve">Swedish University of Agricultural Sciences, Department of Aquatic Resources, Institute of Marine Research, </w:t>
      </w:r>
      <w:proofErr w:type="spellStart"/>
      <w:r w:rsidRPr="005740FE">
        <w:rPr>
          <w:rFonts w:eastAsia="Times New Roman"/>
          <w:lang w:eastAsia="en-GB"/>
        </w:rPr>
        <w:t>Turistgatan</w:t>
      </w:r>
      <w:proofErr w:type="spellEnd"/>
      <w:r w:rsidRPr="005740FE">
        <w:rPr>
          <w:rFonts w:eastAsia="Times New Roman"/>
          <w:lang w:eastAsia="en-GB"/>
        </w:rPr>
        <w:t xml:space="preserve"> 5, 453 30 </w:t>
      </w:r>
      <w:proofErr w:type="spellStart"/>
      <w:proofErr w:type="gramStart"/>
      <w:r w:rsidRPr="005740FE">
        <w:rPr>
          <w:rFonts w:eastAsia="Times New Roman"/>
          <w:lang w:eastAsia="en-GB"/>
        </w:rPr>
        <w:t>Lysekil</w:t>
      </w:r>
      <w:proofErr w:type="spellEnd"/>
      <w:r w:rsidRPr="005740FE">
        <w:rPr>
          <w:rFonts w:eastAsia="Times New Roman"/>
          <w:lang w:eastAsia="en-GB"/>
        </w:rPr>
        <w:t xml:space="preserve"> ,</w:t>
      </w:r>
      <w:proofErr w:type="gramEnd"/>
      <w:r w:rsidRPr="005740FE">
        <w:rPr>
          <w:rFonts w:eastAsia="Times New Roman"/>
          <w:lang w:eastAsia="en-GB"/>
        </w:rPr>
        <w:t xml:space="preserve"> Sweden</w:t>
      </w:r>
    </w:p>
    <w:p w14:paraId="64C41141" w14:textId="77777777" w:rsidR="00A73AC9" w:rsidRPr="005740FE" w:rsidRDefault="00A73AC9" w:rsidP="008F1650">
      <w:pPr>
        <w:spacing w:line="480" w:lineRule="auto"/>
        <w:contextualSpacing/>
        <w:jc w:val="both"/>
        <w:rPr>
          <w:rFonts w:eastAsia="Times New Roman"/>
          <w:vertAlign w:val="superscript"/>
          <w:lang w:eastAsia="en-GB"/>
        </w:rPr>
      </w:pPr>
    </w:p>
    <w:p w14:paraId="2F473AAA" w14:textId="0F37A510"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c </w:t>
      </w:r>
      <w:r w:rsidRPr="005740FE">
        <w:rPr>
          <w:rFonts w:eastAsia="Times New Roman"/>
          <w:lang w:eastAsia="en-GB"/>
        </w:rPr>
        <w:t xml:space="preserve">Swedish University of Agricultural Sciences, Department of Aquatic Resources, </w:t>
      </w:r>
      <w:proofErr w:type="spellStart"/>
      <w:r w:rsidRPr="005740FE">
        <w:rPr>
          <w:rFonts w:eastAsia="Times New Roman"/>
          <w:lang w:eastAsia="en-GB"/>
        </w:rPr>
        <w:t>Skolgatan</w:t>
      </w:r>
      <w:proofErr w:type="spellEnd"/>
      <w:r w:rsidRPr="005740FE">
        <w:rPr>
          <w:rFonts w:eastAsia="Times New Roman"/>
          <w:lang w:eastAsia="en-GB"/>
        </w:rPr>
        <w:t xml:space="preserve"> 6, SE-742 42 </w:t>
      </w:r>
      <w:proofErr w:type="spellStart"/>
      <w:r w:rsidRPr="005740FE">
        <w:rPr>
          <w:rFonts w:eastAsia="Times New Roman"/>
          <w:lang w:eastAsia="en-GB"/>
        </w:rPr>
        <w:t>Öregrund</w:t>
      </w:r>
      <w:proofErr w:type="spellEnd"/>
      <w:r w:rsidRPr="005740FE">
        <w:rPr>
          <w:rFonts w:eastAsia="Times New Roman"/>
          <w:lang w:eastAsia="en-GB"/>
        </w:rPr>
        <w:t>, Sweden</w:t>
      </w:r>
    </w:p>
    <w:p w14:paraId="5E23BACE" w14:textId="77777777" w:rsidR="00A73AC9" w:rsidRPr="005740FE" w:rsidRDefault="00A73AC9" w:rsidP="008F1650">
      <w:pPr>
        <w:spacing w:line="480" w:lineRule="auto"/>
        <w:contextualSpacing/>
        <w:jc w:val="both"/>
        <w:rPr>
          <w:rFonts w:eastAsia="Times New Roman"/>
          <w:vertAlign w:val="superscript"/>
          <w:lang w:eastAsia="en-GB"/>
        </w:rPr>
      </w:pPr>
    </w:p>
    <w:p w14:paraId="5AA2660C" w14:textId="50D6DE87"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1</w:t>
      </w:r>
      <w:r w:rsidRPr="005740FE">
        <w:rPr>
          <w:rFonts w:eastAsia="Times New Roman"/>
          <w:lang w:eastAsia="en-GB"/>
        </w:rPr>
        <w:t xml:space="preserve"> Author to whom correspondence should be addressed. Current address:</w:t>
      </w:r>
    </w:p>
    <w:p w14:paraId="2331AF7B" w14:textId="77777777" w:rsidR="00A73AC9" w:rsidRPr="005740FE" w:rsidRDefault="00A73AC9" w:rsidP="008F1650">
      <w:pPr>
        <w:spacing w:line="480" w:lineRule="auto"/>
        <w:contextualSpacing/>
        <w:jc w:val="both"/>
        <w:rPr>
          <w:rFonts w:eastAsia="Times New Roman"/>
          <w:lang w:eastAsia="en-GB"/>
        </w:rPr>
      </w:pPr>
      <w:r w:rsidRPr="005740FE">
        <w:rPr>
          <w:rFonts w:eastAsia="Times New Roman"/>
          <w:lang w:eastAsia="en-GB"/>
        </w:rPr>
        <w:t xml:space="preserve">Max Lindmark, Swedish University of Agricultural Sciences, Department of Aquatic Resources, Institute of Marine Research, </w:t>
      </w:r>
      <w:proofErr w:type="spellStart"/>
      <w:r w:rsidRPr="005740FE">
        <w:rPr>
          <w:rFonts w:eastAsia="Times New Roman"/>
          <w:lang w:eastAsia="en-GB"/>
        </w:rPr>
        <w:t>Turistgatan</w:t>
      </w:r>
      <w:proofErr w:type="spellEnd"/>
      <w:r w:rsidRPr="005740FE">
        <w:rPr>
          <w:rFonts w:eastAsia="Times New Roman"/>
          <w:lang w:eastAsia="en-GB"/>
        </w:rPr>
        <w:t xml:space="preserve"> 5, 453 30 </w:t>
      </w:r>
      <w:proofErr w:type="spellStart"/>
      <w:proofErr w:type="gramStart"/>
      <w:r w:rsidRPr="005740FE">
        <w:rPr>
          <w:rFonts w:eastAsia="Times New Roman"/>
          <w:lang w:eastAsia="en-GB"/>
        </w:rPr>
        <w:t>Lysekil</w:t>
      </w:r>
      <w:proofErr w:type="spellEnd"/>
      <w:r w:rsidRPr="005740FE">
        <w:rPr>
          <w:rFonts w:eastAsia="Times New Roman"/>
          <w:lang w:eastAsia="en-GB"/>
        </w:rPr>
        <w:t xml:space="preserve"> ,</w:t>
      </w:r>
      <w:proofErr w:type="gramEnd"/>
      <w:r w:rsidRPr="005740FE">
        <w:rPr>
          <w:rFonts w:eastAsia="Times New Roman"/>
          <w:lang w:eastAsia="en-GB"/>
        </w:rPr>
        <w:t xml:space="preserve"> Sweden, Tel.: +46(0)104784137, email: max.lindmark@slu.se</w:t>
      </w:r>
    </w:p>
    <w:p w14:paraId="68C692ED" w14:textId="798AE43E" w:rsidR="00E6762F" w:rsidRPr="005740FE" w:rsidRDefault="00E6762F" w:rsidP="008F1650">
      <w:pPr>
        <w:spacing w:line="480" w:lineRule="auto"/>
        <w:contextualSpacing/>
        <w:jc w:val="both"/>
      </w:pPr>
    </w:p>
    <w:p w14:paraId="606319B4" w14:textId="54DDFFE8" w:rsidR="00350812" w:rsidRPr="005740FE" w:rsidRDefault="00350812" w:rsidP="008F1650">
      <w:pPr>
        <w:spacing w:line="480" w:lineRule="auto"/>
        <w:contextualSpacing/>
        <w:jc w:val="both"/>
      </w:pPr>
    </w:p>
    <w:p w14:paraId="783FD175" w14:textId="43535F3A" w:rsidR="00E6762F" w:rsidRPr="005740FE" w:rsidRDefault="00E6762F" w:rsidP="008F1650">
      <w:pPr>
        <w:spacing w:line="480" w:lineRule="auto"/>
        <w:contextualSpacing/>
        <w:jc w:val="both"/>
      </w:pPr>
    </w:p>
    <w:p w14:paraId="0D6EB8CD" w14:textId="3F26ED55" w:rsidR="005357F3" w:rsidRPr="005740FE" w:rsidRDefault="00E6762F" w:rsidP="005357F3">
      <w:pPr>
        <w:spacing w:line="480" w:lineRule="auto"/>
        <w:contextualSpacing/>
        <w:jc w:val="both"/>
        <w:rPr>
          <w:rFonts w:cstheme="minorHAnsi"/>
          <w:color w:val="333333"/>
          <w:shd w:val="clear" w:color="auto" w:fill="FFFFFF"/>
        </w:rPr>
      </w:pPr>
      <w:r w:rsidRPr="005740FE">
        <w:rPr>
          <w:rFonts w:cstheme="minorHAnsi"/>
          <w:b/>
          <w:color w:val="333333"/>
          <w:shd w:val="clear" w:color="auto" w:fill="FFFFFF"/>
        </w:rPr>
        <w:t>Keywords</w:t>
      </w:r>
      <w:r w:rsidRPr="005740FE">
        <w:rPr>
          <w:rFonts w:cstheme="minorHAnsi"/>
          <w:color w:val="333333"/>
          <w:shd w:val="clear" w:color="auto" w:fill="FFFFFF"/>
        </w:rPr>
        <w:t xml:space="preserve">: </w:t>
      </w:r>
      <w:r w:rsidR="00690397" w:rsidRPr="005740FE">
        <w:rPr>
          <w:rFonts w:cstheme="minorHAnsi"/>
          <w:color w:val="333333"/>
          <w:shd w:val="clear" w:color="auto" w:fill="FFFFFF"/>
        </w:rPr>
        <w:t xml:space="preserve">body </w:t>
      </w:r>
      <w:r w:rsidR="005357F3" w:rsidRPr="005740FE">
        <w:rPr>
          <w:rFonts w:cstheme="minorHAnsi"/>
          <w:color w:val="333333"/>
          <w:shd w:val="clear" w:color="auto" w:fill="FFFFFF"/>
        </w:rPr>
        <w:t xml:space="preserve">growth, </w:t>
      </w:r>
      <w:r w:rsidR="00D36F55" w:rsidRPr="005740FE">
        <w:rPr>
          <w:rFonts w:cstheme="minorHAnsi"/>
          <w:color w:val="333333"/>
          <w:shd w:val="clear" w:color="auto" w:fill="FFFFFF"/>
        </w:rPr>
        <w:t>size-structure, size</w:t>
      </w:r>
      <w:r w:rsidR="003F73AF" w:rsidRPr="005740FE">
        <w:rPr>
          <w:rFonts w:cstheme="minorHAnsi"/>
          <w:color w:val="333333"/>
          <w:shd w:val="clear" w:color="auto" w:fill="FFFFFF"/>
        </w:rPr>
        <w:t>-</w:t>
      </w:r>
      <w:r w:rsidR="00D36F55" w:rsidRPr="005740FE">
        <w:rPr>
          <w:rFonts w:cstheme="minorHAnsi"/>
          <w:color w:val="333333"/>
          <w:shd w:val="clear" w:color="auto" w:fill="FFFFFF"/>
        </w:rPr>
        <w:t>spectr</w:t>
      </w:r>
      <w:r w:rsidR="003F73AF" w:rsidRPr="005740FE">
        <w:rPr>
          <w:rFonts w:cstheme="minorHAnsi"/>
          <w:color w:val="333333"/>
          <w:shd w:val="clear" w:color="auto" w:fill="FFFFFF"/>
        </w:rPr>
        <w:t>um</w:t>
      </w:r>
      <w:r w:rsidR="00D36F55" w:rsidRPr="005740FE">
        <w:rPr>
          <w:rFonts w:cstheme="minorHAnsi"/>
          <w:color w:val="333333"/>
          <w:shd w:val="clear" w:color="auto" w:fill="FFFFFF"/>
        </w:rPr>
        <w:t xml:space="preserve">, </w:t>
      </w:r>
      <w:r w:rsidR="006E03B4" w:rsidRPr="005740FE">
        <w:rPr>
          <w:rFonts w:cstheme="minorHAnsi"/>
          <w:color w:val="333333"/>
          <w:shd w:val="clear" w:color="auto" w:fill="FFFFFF"/>
        </w:rPr>
        <w:t>m</w:t>
      </w:r>
      <w:r w:rsidR="005357F3" w:rsidRPr="005740FE">
        <w:rPr>
          <w:rFonts w:cstheme="minorHAnsi"/>
          <w:color w:val="333333"/>
          <w:shd w:val="clear" w:color="auto" w:fill="FFFFFF"/>
        </w:rPr>
        <w:t xml:space="preserve">ortality, </w:t>
      </w:r>
      <w:r w:rsidR="006E03B4" w:rsidRPr="005740FE">
        <w:rPr>
          <w:rFonts w:cstheme="minorHAnsi"/>
          <w:color w:val="333333"/>
          <w:shd w:val="clear" w:color="auto" w:fill="FFFFFF"/>
        </w:rPr>
        <w:t>c</w:t>
      </w:r>
      <w:r w:rsidR="005357F3" w:rsidRPr="005740FE">
        <w:rPr>
          <w:rFonts w:cstheme="minorHAnsi"/>
          <w:color w:val="333333"/>
          <w:shd w:val="clear" w:color="auto" w:fill="FFFFFF"/>
        </w:rPr>
        <w:t>limate change</w:t>
      </w:r>
    </w:p>
    <w:p w14:paraId="2B645CAE" w14:textId="77777777" w:rsidR="001015E9" w:rsidRPr="005740FE" w:rsidRDefault="001015E9" w:rsidP="005357F3">
      <w:pPr>
        <w:spacing w:line="480" w:lineRule="auto"/>
        <w:contextualSpacing/>
        <w:jc w:val="both"/>
        <w:rPr>
          <w:rFonts w:cstheme="minorHAnsi"/>
          <w:color w:val="333333"/>
          <w:shd w:val="clear" w:color="auto" w:fill="FFFFFF"/>
        </w:rPr>
      </w:pPr>
    </w:p>
    <w:p w14:paraId="3FF22328" w14:textId="269CC3B0" w:rsidR="00E6762F" w:rsidRPr="005740FE" w:rsidRDefault="00E6762F" w:rsidP="008F1650">
      <w:pPr>
        <w:spacing w:line="480" w:lineRule="auto"/>
        <w:contextualSpacing/>
        <w:jc w:val="both"/>
        <w:rPr>
          <w:sz w:val="28"/>
          <w:szCs w:val="28"/>
        </w:rPr>
      </w:pPr>
      <w:commentRangeStart w:id="2"/>
      <w:r w:rsidRPr="005740FE">
        <w:rPr>
          <w:sz w:val="28"/>
          <w:szCs w:val="28"/>
        </w:rPr>
        <w:lastRenderedPageBreak/>
        <w:t>Abstrac</w:t>
      </w:r>
      <w:r w:rsidR="00571F83" w:rsidRPr="005740FE">
        <w:rPr>
          <w:sz w:val="28"/>
          <w:szCs w:val="28"/>
        </w:rPr>
        <w:t>t</w:t>
      </w:r>
      <w:commentRangeEnd w:id="2"/>
      <w:r w:rsidR="007A1A33" w:rsidRPr="005740FE">
        <w:rPr>
          <w:rStyle w:val="CommentReference"/>
        </w:rPr>
        <w:commentReference w:id="2"/>
      </w:r>
    </w:p>
    <w:p w14:paraId="7AF76BA3" w14:textId="012C503C" w:rsidR="00B41713" w:rsidRPr="005740FE" w:rsidRDefault="003F7921" w:rsidP="00B41713">
      <w:pPr>
        <w:spacing w:line="480" w:lineRule="auto"/>
        <w:contextualSpacing/>
        <w:jc w:val="both"/>
      </w:pPr>
      <w:r w:rsidRPr="005740FE">
        <w:t>E</w:t>
      </w:r>
      <w:r w:rsidR="006B051F" w:rsidRPr="005740FE">
        <w:t>ctotherm</w:t>
      </w:r>
      <w:r w:rsidR="007D31D9" w:rsidRPr="005740FE">
        <w:t xml:space="preserve">s </w:t>
      </w:r>
      <w:r w:rsidR="00044B60" w:rsidRPr="005740FE">
        <w:t>are often predicted to “</w:t>
      </w:r>
      <w:r w:rsidR="006B051F" w:rsidRPr="005740FE">
        <w:t>shrink</w:t>
      </w:r>
      <w:r w:rsidR="00044B60" w:rsidRPr="005740FE">
        <w:t>”</w:t>
      </w:r>
      <w:r w:rsidR="00397E33" w:rsidRPr="005740FE">
        <w:t xml:space="preserve"> with global warming</w:t>
      </w:r>
      <w:r w:rsidR="00251A37" w:rsidRPr="005740FE">
        <w:t xml:space="preserve">, </w:t>
      </w:r>
      <w:r w:rsidR="00885AB1" w:rsidRPr="005740FE">
        <w:t xml:space="preserve">in line with the </w:t>
      </w:r>
      <w:r w:rsidR="00B54750" w:rsidRPr="005740FE">
        <w:t>temperature-size rule</w:t>
      </w:r>
      <w:r w:rsidR="00E9666D" w:rsidRPr="005740FE">
        <w:t xml:space="preserve"> (</w:t>
      </w:r>
      <w:r w:rsidR="006B744E" w:rsidRPr="005740FE">
        <w:t>TSR</w:t>
      </w:r>
      <w:r w:rsidR="00E9666D" w:rsidRPr="005740FE">
        <w:t>)</w:t>
      </w:r>
      <w:r w:rsidR="00FE6F8F" w:rsidRPr="005740FE">
        <w:t xml:space="preserve">, which </w:t>
      </w:r>
      <w:r w:rsidR="00C75E9D" w:rsidRPr="005740FE">
        <w:t>stat</w:t>
      </w:r>
      <w:r w:rsidR="00D113B8" w:rsidRPr="005740FE">
        <w:t xml:space="preserve">es </w:t>
      </w:r>
      <w:r w:rsidR="00C75E9D" w:rsidRPr="005740FE">
        <w:t xml:space="preserve">warming leads to </w:t>
      </w:r>
      <w:r w:rsidR="006B744E" w:rsidRPr="005740FE">
        <w:t>smaller adult body sizes</w:t>
      </w:r>
      <w:r w:rsidR="00F4362A" w:rsidRPr="005740FE">
        <w:t>. But the TSR</w:t>
      </w:r>
      <w:r w:rsidR="00C3408D" w:rsidRPr="005740FE">
        <w:t xml:space="preserve"> </w:t>
      </w:r>
      <w:r w:rsidR="006B744E" w:rsidRPr="005740FE">
        <w:t>also predicts faster growth</w:t>
      </w:r>
      <w:r w:rsidR="0073625E" w:rsidRPr="005740FE">
        <w:t xml:space="preserve"> rates</w:t>
      </w:r>
      <w:r w:rsidR="003E7CF4" w:rsidRPr="005740FE">
        <w:t>. As</w:t>
      </w:r>
      <w:r w:rsidR="009C120B" w:rsidRPr="005740FE">
        <w:t xml:space="preserve"> such, </w:t>
      </w:r>
      <w:r w:rsidR="00D87D86" w:rsidRPr="005740FE">
        <w:t>whether</w:t>
      </w:r>
      <w:r w:rsidR="00F96FE2" w:rsidRPr="005740FE">
        <w:t xml:space="preserve"> </w:t>
      </w:r>
      <w:r w:rsidR="008A0792" w:rsidRPr="005740FE">
        <w:t xml:space="preserve">the average size </w:t>
      </w:r>
      <w:r w:rsidR="0092581A" w:rsidRPr="005740FE">
        <w:t>of a</w:t>
      </w:r>
      <w:r w:rsidR="00F042F2" w:rsidRPr="005740FE">
        <w:t xml:space="preserve"> population </w:t>
      </w:r>
      <w:r w:rsidR="007F09F1" w:rsidRPr="005740FE">
        <w:t xml:space="preserve">declines </w:t>
      </w:r>
      <w:r w:rsidR="00F042F2" w:rsidRPr="005740FE">
        <w:t>with warming</w:t>
      </w:r>
      <w:r w:rsidR="004A6E48" w:rsidRPr="005740FE">
        <w:t xml:space="preserve"> depends on the mortality rates</w:t>
      </w:r>
      <w:r w:rsidR="00ED59D4" w:rsidRPr="005740FE">
        <w:t>.</w:t>
      </w:r>
      <w:r w:rsidR="00972DF3" w:rsidRPr="005740FE">
        <w:t xml:space="preserve"> </w:t>
      </w:r>
      <w:r w:rsidR="00F70E8C" w:rsidRPr="005740FE">
        <w:t>W</w:t>
      </w:r>
      <w:r w:rsidR="00A90830" w:rsidRPr="005740FE">
        <w:t>e use</w:t>
      </w:r>
      <w:r w:rsidR="00BA4045" w:rsidRPr="005740FE">
        <w:t>d</w:t>
      </w:r>
      <w:r w:rsidR="00A90830" w:rsidRPr="005740FE">
        <w:t xml:space="preserve"> </w:t>
      </w:r>
      <w:r w:rsidR="004E573D" w:rsidRPr="005740FE">
        <w:t xml:space="preserve">data </w:t>
      </w:r>
      <w:r w:rsidR="00572E2C" w:rsidRPr="005740FE">
        <w:t xml:space="preserve">from </w:t>
      </w:r>
      <w:r w:rsidR="00946480" w:rsidRPr="005740FE">
        <w:t>a</w:t>
      </w:r>
      <w:r w:rsidR="00A068C0" w:rsidRPr="005740FE">
        <w:t xml:space="preserve">n artificially heated (+8C) </w:t>
      </w:r>
      <w:r w:rsidR="00102628" w:rsidRPr="005740FE">
        <w:t xml:space="preserve">lagoon </w:t>
      </w:r>
      <w:r w:rsidR="00FD25AD" w:rsidRPr="005740FE">
        <w:t xml:space="preserve">to analyze how </w:t>
      </w:r>
      <w:r w:rsidR="000B67B6" w:rsidRPr="005740FE">
        <w:t xml:space="preserve">warming </w:t>
      </w:r>
      <w:r w:rsidR="00BE33DE" w:rsidRPr="005740FE">
        <w:t xml:space="preserve">has affected </w:t>
      </w:r>
      <w:r w:rsidR="00356C4E" w:rsidRPr="005740FE">
        <w:t xml:space="preserve">body </w:t>
      </w:r>
      <w:r w:rsidR="00BE33DE" w:rsidRPr="005740FE">
        <w:t>growth</w:t>
      </w:r>
      <w:r w:rsidR="00322ED1" w:rsidRPr="005740FE">
        <w:t xml:space="preserve">, </w:t>
      </w:r>
      <w:r w:rsidR="00BE33DE" w:rsidRPr="005740FE">
        <w:t>mortality rates and population size-structur</w:t>
      </w:r>
      <w:r w:rsidR="000D479D" w:rsidRPr="005740FE">
        <w:t>e</w:t>
      </w:r>
      <w:r w:rsidR="00D96A4B" w:rsidRPr="005740FE">
        <w:t xml:space="preserve"> </w:t>
      </w:r>
      <w:r w:rsidR="005B2FB3" w:rsidRPr="005740FE">
        <w:t>of</w:t>
      </w:r>
      <w:r w:rsidR="007B7DC9" w:rsidRPr="005740FE">
        <w:t xml:space="preserve"> </w:t>
      </w:r>
      <w:r w:rsidR="00F138EC" w:rsidRPr="005740FE">
        <w:t xml:space="preserve">Eurasian </w:t>
      </w:r>
      <w:r w:rsidR="00D96A4B" w:rsidRPr="005740FE">
        <w:t>perch (</w:t>
      </w:r>
      <w:proofErr w:type="spellStart"/>
      <w:r w:rsidR="00F138EC" w:rsidRPr="005740FE">
        <w:rPr>
          <w:i/>
          <w:iCs/>
        </w:rPr>
        <w:t>Perca</w:t>
      </w:r>
      <w:proofErr w:type="spellEnd"/>
      <w:r w:rsidR="00F138EC" w:rsidRPr="005740FE">
        <w:rPr>
          <w:i/>
          <w:iCs/>
        </w:rPr>
        <w:t xml:space="preserve"> </w:t>
      </w:r>
      <w:proofErr w:type="spellStart"/>
      <w:r w:rsidR="00F138EC" w:rsidRPr="005740FE">
        <w:rPr>
          <w:i/>
          <w:iCs/>
        </w:rPr>
        <w:t>fluviatilis</w:t>
      </w:r>
      <w:proofErr w:type="spellEnd"/>
      <w:r w:rsidR="00F138EC" w:rsidRPr="005740FE">
        <w:t>)</w:t>
      </w:r>
      <w:r w:rsidR="00B11F0B" w:rsidRPr="005740FE">
        <w:t>.</w:t>
      </w:r>
      <w:r w:rsidR="00537171" w:rsidRPr="005740FE">
        <w:t xml:space="preserve"> </w:t>
      </w:r>
      <w:r w:rsidR="00D91F26" w:rsidRPr="005740FE">
        <w:t>C</w:t>
      </w:r>
      <w:r w:rsidR="00713E7E" w:rsidRPr="005740FE">
        <w:t xml:space="preserve">ompared to </w:t>
      </w:r>
      <w:r w:rsidR="00DE705B" w:rsidRPr="005740FE">
        <w:t xml:space="preserve">a </w:t>
      </w:r>
      <w:r w:rsidR="00713E7E" w:rsidRPr="005740FE">
        <w:t xml:space="preserve">reference area, </w:t>
      </w:r>
      <w:r w:rsidR="00C73DDC" w:rsidRPr="005740FE">
        <w:t xml:space="preserve">we found </w:t>
      </w:r>
      <w:r w:rsidR="00D70F55" w:rsidRPr="005740FE">
        <w:t xml:space="preserve">that </w:t>
      </w:r>
      <w:r w:rsidR="00EC1A40" w:rsidRPr="005740FE">
        <w:t xml:space="preserve">the size was larger for all ages and </w:t>
      </w:r>
      <w:r w:rsidR="00383336" w:rsidRPr="005740FE">
        <w:t>grow</w:t>
      </w:r>
      <w:r w:rsidR="00B7570D" w:rsidRPr="005740FE">
        <w:t xml:space="preserve">th </w:t>
      </w:r>
      <w:r w:rsidR="002A600B" w:rsidRPr="005740FE">
        <w:t xml:space="preserve">was faster for all sizes, </w:t>
      </w:r>
      <w:r w:rsidR="007C14D5" w:rsidRPr="005740FE">
        <w:t xml:space="preserve">to </w:t>
      </w:r>
      <w:r w:rsidR="00B7570D" w:rsidRPr="005740FE">
        <w:t xml:space="preserve">the extent </w:t>
      </w:r>
      <w:r w:rsidR="000704EA" w:rsidRPr="005740FE">
        <w:t xml:space="preserve">that </w:t>
      </w:r>
      <w:r w:rsidR="00C5513B" w:rsidRPr="005740FE">
        <w:t xml:space="preserve">the size-spectrum slope </w:t>
      </w:r>
      <w:r w:rsidR="00C86CCE" w:rsidRPr="005740FE">
        <w:t>was larger</w:t>
      </w:r>
      <w:r w:rsidR="008A563C" w:rsidRPr="005740FE">
        <w:t xml:space="preserve"> (</w:t>
      </w:r>
      <w:r w:rsidR="00ED70FA" w:rsidRPr="005740FE">
        <w:t xml:space="preserve">indicating </w:t>
      </w:r>
      <w:r w:rsidR="00E87168" w:rsidRPr="005740FE">
        <w:t xml:space="preserve">a higher </w:t>
      </w:r>
      <w:r w:rsidR="00C218EF" w:rsidRPr="005740FE">
        <w:t>proportion of large fish in</w:t>
      </w:r>
      <w:r w:rsidR="008A563C" w:rsidRPr="005740FE">
        <w:t>)</w:t>
      </w:r>
      <w:r w:rsidR="00422536" w:rsidRPr="005740FE">
        <w:t xml:space="preserve"> – despite </w:t>
      </w:r>
      <w:r w:rsidR="000844D9" w:rsidRPr="005740FE">
        <w:t>th</w:t>
      </w:r>
      <w:r w:rsidR="00C75212" w:rsidRPr="005740FE">
        <w:t xml:space="preserve">e </w:t>
      </w:r>
      <w:r w:rsidR="000704EA" w:rsidRPr="005740FE">
        <w:t xml:space="preserve">increased mortality </w:t>
      </w:r>
      <w:r w:rsidR="009B64D2" w:rsidRPr="005740FE">
        <w:t>rate</w:t>
      </w:r>
      <w:r w:rsidR="00512271" w:rsidRPr="005740FE">
        <w:t>s</w:t>
      </w:r>
      <w:r w:rsidR="0020027B" w:rsidRPr="005740FE">
        <w:t>.</w:t>
      </w:r>
      <w:r w:rsidR="00B41713">
        <w:t xml:space="preserve"> </w:t>
      </w:r>
      <w:commentRangeStart w:id="3"/>
      <w:r w:rsidR="00B41713">
        <w:t xml:space="preserve">General size-temperature rules derived from experimental studies may not always translate to natural populations, and thus </w:t>
      </w:r>
      <w:r w:rsidR="00B41713" w:rsidRPr="005740FE">
        <w:t>predictions of climate change impacts should incorporate a wider range of demographic parameters.</w:t>
      </w:r>
      <w:commentRangeEnd w:id="3"/>
      <w:r w:rsidR="00B41713">
        <w:rPr>
          <w:rStyle w:val="CommentReference"/>
        </w:rPr>
        <w:commentReference w:id="3"/>
      </w:r>
    </w:p>
    <w:p w14:paraId="0A6C61FA" w14:textId="77777777" w:rsidR="00B41713" w:rsidRPr="005740FE" w:rsidRDefault="00B41713" w:rsidP="008E4EA4">
      <w:pPr>
        <w:spacing w:line="480" w:lineRule="auto"/>
        <w:contextualSpacing/>
        <w:jc w:val="both"/>
      </w:pPr>
    </w:p>
    <w:p w14:paraId="10733B51" w14:textId="77777777" w:rsidR="006B051F" w:rsidRPr="005740FE" w:rsidRDefault="006B051F" w:rsidP="008F1650">
      <w:pPr>
        <w:spacing w:line="480" w:lineRule="auto"/>
        <w:contextualSpacing/>
        <w:jc w:val="both"/>
      </w:pPr>
    </w:p>
    <w:p w14:paraId="6F92C814" w14:textId="3C80EE33" w:rsidR="00D9524F" w:rsidRPr="005740FE" w:rsidRDefault="002628F8" w:rsidP="008F1650">
      <w:pPr>
        <w:spacing w:line="480" w:lineRule="auto"/>
        <w:contextualSpacing/>
        <w:jc w:val="both"/>
        <w:rPr>
          <w:sz w:val="28"/>
          <w:szCs w:val="28"/>
        </w:rPr>
      </w:pPr>
      <w:commentRangeStart w:id="4"/>
      <w:commentRangeStart w:id="5"/>
      <w:r w:rsidRPr="005740FE">
        <w:rPr>
          <w:sz w:val="28"/>
          <w:szCs w:val="28"/>
        </w:rPr>
        <w:t>Introduction</w:t>
      </w:r>
      <w:commentRangeEnd w:id="4"/>
      <w:r w:rsidR="00780D5F" w:rsidRPr="005740FE">
        <w:rPr>
          <w:rStyle w:val="CommentReference"/>
        </w:rPr>
        <w:commentReference w:id="4"/>
      </w:r>
      <w:commentRangeEnd w:id="5"/>
      <w:r w:rsidR="001F7B3B" w:rsidRPr="005740FE">
        <w:rPr>
          <w:rStyle w:val="CommentReference"/>
        </w:rPr>
        <w:commentReference w:id="5"/>
      </w:r>
    </w:p>
    <w:p w14:paraId="19CA0903" w14:textId="74C109C7" w:rsidR="002628F8" w:rsidRPr="005740FE" w:rsidRDefault="002E181F" w:rsidP="008F1650">
      <w:pPr>
        <w:spacing w:line="480" w:lineRule="auto"/>
        <w:contextualSpacing/>
        <w:jc w:val="both"/>
      </w:pPr>
      <w:r w:rsidRPr="005740FE">
        <w:t>Introduction</w:t>
      </w:r>
    </w:p>
    <w:p w14:paraId="00CED7E8" w14:textId="77777777" w:rsidR="002E181F" w:rsidRPr="005740FE" w:rsidRDefault="002E181F" w:rsidP="008F1650">
      <w:pPr>
        <w:spacing w:line="480" w:lineRule="auto"/>
        <w:contextualSpacing/>
        <w:jc w:val="both"/>
        <w:rPr>
          <w:sz w:val="28"/>
          <w:szCs w:val="28"/>
        </w:rPr>
      </w:pPr>
    </w:p>
    <w:p w14:paraId="4CE3AF38" w14:textId="64FB312B" w:rsidR="002628F8" w:rsidRPr="005740FE" w:rsidRDefault="002628F8" w:rsidP="008F1650">
      <w:pPr>
        <w:spacing w:line="480" w:lineRule="auto"/>
        <w:contextualSpacing/>
        <w:jc w:val="both"/>
        <w:rPr>
          <w:sz w:val="28"/>
          <w:szCs w:val="28"/>
        </w:rPr>
      </w:pPr>
      <w:commentRangeStart w:id="6"/>
      <w:r w:rsidRPr="005740FE">
        <w:rPr>
          <w:sz w:val="28"/>
          <w:szCs w:val="28"/>
        </w:rPr>
        <w:t>Results</w:t>
      </w:r>
      <w:commentRangeEnd w:id="6"/>
      <w:r w:rsidR="001F7B3B" w:rsidRPr="005740FE">
        <w:rPr>
          <w:rStyle w:val="CommentReference"/>
        </w:rPr>
        <w:commentReference w:id="6"/>
      </w:r>
    </w:p>
    <w:p w14:paraId="1A333256" w14:textId="74CA1859" w:rsidR="001D1C47" w:rsidRPr="005740FE" w:rsidRDefault="001D1C47" w:rsidP="008F1650">
      <w:pPr>
        <w:spacing w:line="480" w:lineRule="auto"/>
        <w:contextualSpacing/>
        <w:jc w:val="both"/>
      </w:pPr>
      <w:r w:rsidRPr="005740FE">
        <w:t>Results</w:t>
      </w:r>
    </w:p>
    <w:p w14:paraId="04433FB4" w14:textId="27AC0184" w:rsidR="002628F8" w:rsidRPr="005740FE" w:rsidRDefault="002628F8" w:rsidP="000A47F1">
      <w:pPr>
        <w:spacing w:line="480" w:lineRule="auto"/>
        <w:contextualSpacing/>
        <w:jc w:val="center"/>
        <w:rPr>
          <w:sz w:val="28"/>
          <w:szCs w:val="28"/>
        </w:rPr>
      </w:pPr>
    </w:p>
    <w:p w14:paraId="6799DCA0" w14:textId="14B1CE47" w:rsidR="002628F8" w:rsidRPr="005740FE" w:rsidRDefault="002628F8" w:rsidP="008F1650">
      <w:pPr>
        <w:spacing w:line="480" w:lineRule="auto"/>
        <w:contextualSpacing/>
        <w:jc w:val="both"/>
        <w:rPr>
          <w:sz w:val="28"/>
          <w:szCs w:val="28"/>
        </w:rPr>
      </w:pPr>
      <w:commentRangeStart w:id="7"/>
      <w:r w:rsidRPr="005740FE">
        <w:rPr>
          <w:sz w:val="28"/>
          <w:szCs w:val="28"/>
        </w:rPr>
        <w:t>Discussion</w:t>
      </w:r>
      <w:commentRangeEnd w:id="7"/>
      <w:r w:rsidR="001F7B3B" w:rsidRPr="005740FE">
        <w:rPr>
          <w:rStyle w:val="CommentReference"/>
        </w:rPr>
        <w:commentReference w:id="7"/>
      </w:r>
    </w:p>
    <w:p w14:paraId="1F8F0315" w14:textId="285A7E3E" w:rsidR="001D1C47" w:rsidRPr="005740FE" w:rsidRDefault="001D1C47" w:rsidP="008F1650">
      <w:pPr>
        <w:spacing w:line="480" w:lineRule="auto"/>
        <w:contextualSpacing/>
        <w:jc w:val="both"/>
      </w:pPr>
      <w:r w:rsidRPr="005740FE">
        <w:t>Discussion</w:t>
      </w:r>
    </w:p>
    <w:p w14:paraId="094B0F1A" w14:textId="77777777" w:rsidR="001D1C47" w:rsidRPr="005740FE" w:rsidRDefault="001D1C47" w:rsidP="008F1650">
      <w:pPr>
        <w:spacing w:line="480" w:lineRule="auto"/>
        <w:contextualSpacing/>
        <w:jc w:val="both"/>
        <w:rPr>
          <w:sz w:val="28"/>
          <w:szCs w:val="28"/>
        </w:rPr>
      </w:pPr>
    </w:p>
    <w:p w14:paraId="5EF8C24B" w14:textId="3D5B8B9B" w:rsidR="002628F8" w:rsidRPr="005740FE" w:rsidRDefault="002628F8" w:rsidP="008F1650">
      <w:pPr>
        <w:spacing w:line="480" w:lineRule="auto"/>
        <w:contextualSpacing/>
        <w:jc w:val="both"/>
        <w:rPr>
          <w:sz w:val="28"/>
          <w:szCs w:val="28"/>
        </w:rPr>
      </w:pPr>
      <w:commentRangeStart w:id="8"/>
      <w:r w:rsidRPr="005740FE">
        <w:rPr>
          <w:sz w:val="28"/>
          <w:szCs w:val="28"/>
        </w:rPr>
        <w:t>Materials and Methods</w:t>
      </w:r>
      <w:commentRangeEnd w:id="8"/>
      <w:r w:rsidR="00703B5D">
        <w:rPr>
          <w:rStyle w:val="CommentReference"/>
        </w:rPr>
        <w:commentReference w:id="8"/>
      </w:r>
    </w:p>
    <w:p w14:paraId="7DA16FEE" w14:textId="192E0591" w:rsidR="00D9524F" w:rsidRPr="005740FE" w:rsidRDefault="00FC0EC4" w:rsidP="008F1650">
      <w:pPr>
        <w:spacing w:line="480" w:lineRule="auto"/>
        <w:contextualSpacing/>
        <w:jc w:val="both"/>
        <w:rPr>
          <w:i/>
          <w:iCs/>
        </w:rPr>
      </w:pPr>
      <w:r w:rsidRPr="005740FE">
        <w:rPr>
          <w:i/>
          <w:iCs/>
        </w:rPr>
        <w:lastRenderedPageBreak/>
        <w:t>Study system</w:t>
      </w:r>
    </w:p>
    <w:p w14:paraId="25D74EAF" w14:textId="02E53B37" w:rsidR="00FC0EC4" w:rsidRDefault="00C41FEB" w:rsidP="00FC0EC4">
      <w:pPr>
        <w:spacing w:line="480" w:lineRule="auto"/>
        <w:contextualSpacing/>
        <w:jc w:val="both"/>
      </w:pPr>
      <w:r w:rsidRPr="005740FE">
        <w:t>The Biotest basin is a</w:t>
      </w:r>
      <w:r w:rsidR="00FC0EC4" w:rsidRPr="00FC0EC4">
        <w:t xml:space="preserve"> 1 km</w:t>
      </w:r>
      <w:r w:rsidR="00FC0EC4" w:rsidRPr="00FC0EC4">
        <w:rPr>
          <w:vertAlign w:val="superscript"/>
        </w:rPr>
        <w:t>2</w:t>
      </w:r>
      <w:r w:rsidR="00FC0EC4" w:rsidRPr="00FC0EC4">
        <w:t xml:space="preserve"> artificial </w:t>
      </w:r>
      <w:r w:rsidR="00A72463" w:rsidRPr="005740FE">
        <w:t xml:space="preserve">enclosure of </w:t>
      </w:r>
      <w:r w:rsidR="00AF28B4">
        <w:t xml:space="preserve">Swedish </w:t>
      </w:r>
      <w:r w:rsidR="00FC0EC4" w:rsidRPr="00FC0EC4">
        <w:t>Baltic Sea archipelago</w:t>
      </w:r>
      <w:r w:rsidR="00DD676F">
        <w:t xml:space="preserve">, </w:t>
      </w:r>
      <w:r w:rsidR="0094491A" w:rsidRPr="005740FE">
        <w:t xml:space="preserve">built in </w:t>
      </w:r>
      <w:r w:rsidR="00FC0EC4" w:rsidRPr="00FC0EC4">
        <w:t xml:space="preserve">conjunction with the construction of the nuclear power plant in </w:t>
      </w:r>
      <w:proofErr w:type="spellStart"/>
      <w:r w:rsidR="00FC0EC4" w:rsidRPr="00FC0EC4">
        <w:t>Forsmark</w:t>
      </w:r>
      <w:proofErr w:type="spellEnd"/>
      <w:r w:rsidR="003643CD">
        <w:t xml:space="preserve"> </w:t>
      </w:r>
      <w:r w:rsidR="00FC0EC4" w:rsidRPr="00FC0EC4">
        <w:t xml:space="preserve">in 1977. Since 1980, the lake has received cooling water from the plant, after which the water temperature </w:t>
      </w:r>
      <w:r w:rsidR="00B03819" w:rsidRPr="005740FE">
        <w:t xml:space="preserve">has been </w:t>
      </w:r>
      <w:r w:rsidR="000A0BC4" w:rsidRPr="005740FE">
        <w:t>approximately</w:t>
      </w:r>
      <w:r w:rsidR="00B03819" w:rsidRPr="005740FE">
        <w:t xml:space="preserve"> 8</w:t>
      </w:r>
      <m:oMath>
        <m:r>
          <w:rPr>
            <w:rFonts w:ascii="Cambria Math" w:hAnsi="Cambria Math"/>
          </w:rPr>
          <m:t>℃</m:t>
        </m:r>
      </m:oMath>
      <w:r w:rsidR="00B03819" w:rsidRPr="005740FE">
        <w:t xml:space="preserve"> </w:t>
      </w:r>
      <w:r w:rsidR="00FC0EC4" w:rsidRPr="00FC0EC4">
        <w:t xml:space="preserve">higher than in </w:t>
      </w:r>
      <w:r w:rsidR="00EF0361" w:rsidRPr="005740FE">
        <w:t xml:space="preserve">surrounding </w:t>
      </w:r>
      <w:r w:rsidR="000A0BC4" w:rsidRPr="005740FE">
        <w:t>reference</w:t>
      </w:r>
      <w:r w:rsidR="00EF0361" w:rsidRPr="005740FE">
        <w:t xml:space="preserve"> area </w:t>
      </w:r>
      <w:r w:rsidR="00541FFE">
        <w:fldChar w:fldCharType="begin"/>
      </w:r>
      <w:r w:rsidR="00541FFE">
        <w:instrText xml:space="preserve"> ADDIN ZOTERO_ITEM CSL_CITATION {"citationID":"rXYma3iT","properties":{"formattedCitation":"(Adill {\\i{}et al.} 2013; Huss {\\i{}et al.} 2019)","plainCitation":"(Adill et al. 2013; Huss et al. 2019)","noteIndex":0},"citationItems":[{"id":2790,"uris":["http://zotero.org/users/6116610/items/SK37S9KX"],"uri":["http://zotero.org/users/6116610/items/SK37S9KX"],"itemData":{"id":2790,"type":"report","abstract":"Denna rapport sammanfattar långsiktiga och pågående trender ikustvattenmiljön utanför Forsmarks kärnkraftverk från mitten av 1970-taletfram till och med år 2012. Resultaten baseras på de fältundersökningar somutförs inom kärnkraftverkets kontrollprogram för att följa effekter avkylvattenanvändning på fisk, fågel och bottenfauna.Vid Forsmarks kärnkraftverk pumpas stora mängder brackvatten genomkraftverket för att kyla kondensorerna. Efter användning pumpas detanvända kylvattnet ut i närrecipienten, som får en temperaturhöjning medcirka 7-9°C. Kylvattenhanteringen har en direkt miljöpåverkan genom attdet havsvatten som används innehåller levande organismer som dras med ini systemet, eller filtreras bort vid intaget och dör. Det uppvärmda kylvattensom når närrecipienten har därtill effekter på djurens fysiologi, födotillgångoch beteendemönster, vilket i sin tur kan påverka deras tillväxt ochreproduktion. Dessa förändringar är väl dokumenterade under de år somkontrollprogrammet har pågått, framförallt när det gäller fisk. I rapportenpresenteras trender i utvecklingen över tid hos fisk, bottenfauna och fågel.Data jämförs där det är möjligt med motsvarande trender i referensområdensamt i andra delar av Bottenhavet och Östersjön.En stor del av de förändringar som observerats i Forsmarks skärgårdunder senare år kan sannolikt sammankopplas med kylvattenutflödet, isynnerhet efter år 2004 när det galler som tidigare hindrade fiskar från attvandra in och ut ur Biotestsjön togs bort. Detta syns som en ökad invandringav lekfisk i Biotestsjön och en tillkomst av arter som inte funnits där pålänge. Samtidigt ses förändrade tillväxtmönster hos abborre i Biotestsjönsamt utanför, i Forsmarks skärgård. I viss mån ses även förändradeutbredningsmönster hos sjöfågel som skulle kunna kopplas till förändradfödotillgång. För bottenfauna kan man inte avgöra om det finns mönster, pågrund av avsaknad av data under senare år.Resultaten antyder att en större del av fiskbestånden i Forsmarks skärgårdän tidigare är beroende av att Biotestsjön är en fungerande miljö förreproduktion och tillväxt. Detta är positivt så länge förhållandena iBiotestsjön och övriga områden som påverkas av kylvattenutsläpp ärgynnsamma, men negativt för omgivande skärgård om rekryteringen i dessaområden inte skulle fungera, eller om fiskens hälsa skulle påverkas. Dessaaspekter blir särskilt aktuella i och med den planerade effekthöjningen vidForsmarks kärnkraftverk, som sannolikt skulle kunna accentuera deobserverade effekterna, samt den planerade byggnaden av ett slutförvar, om denna påverkar tillgången på alternativa rekryteringsmiljöer för fisk inärområdet.Dödligheten i silstationen är fortsatt hög, om än med stormellanårsvariation i antal och artsammansättning. Mätningar vid silstationenvisar dock på en ökad dödlighet av ål, som inte kan förklaras av generellauppgångar i beståndet. Ökningen är troligen en effekt av att mer ål äntidigare vistas i Forsmarks skärgård, vilket skulle kunna bero på enanlockning av ål till området för kylvattenutsläpp.En annan förändring som inträffat under senare år är att en nyintroducerad art, musslan Mytilopsis leucopheata, har observerats i områdetsedan 2011. Arten har orsakat problem i kylvattenvägarna i andrakärnkraftverk i Östersjön, och områden med förhöjd vattentemperatur hartidigare identifierats som potentiella plattformar för fortsatt etablering avarten i andra områden.","event-place":"Öregrund","genre":"Rapport","language":"sv","note":"ISBN: 9789157691842\nissue: 2013:19\nnumber-of-pages: 69","number":"2013:19","publisher-place":"Öregrund","source":"pub.epsilon.slu.se","title":"Biologisk recipientkontroll vid Forsmarks kärnkraftverk","URL":"https://pub.epsilon.slu.se/11349/","author":[{"family":"Adill","given":"Anders"},{"family":"Mo","given":"Kerstin"},{"family":"Sevastik","given":"Alf"},{"family":"Olsson","given":"Jens"},{"family":"Bergström","given":"Lena"}],"accessed":{"date-parts":[["2021",8,10]]},"issued":{"date-parts":[["2013"]]}}},{"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00541FFE">
        <w:fldChar w:fldCharType="separate"/>
      </w:r>
      <w:r w:rsidR="00541FFE" w:rsidRPr="00541FFE">
        <w:rPr>
          <w:lang w:val="en-GB"/>
        </w:rPr>
        <w:t xml:space="preserve">(Adill </w:t>
      </w:r>
      <w:r w:rsidR="00541FFE" w:rsidRPr="00541FFE">
        <w:rPr>
          <w:i/>
          <w:iCs/>
          <w:lang w:val="en-GB"/>
        </w:rPr>
        <w:t>et al.</w:t>
      </w:r>
      <w:r w:rsidR="00541FFE" w:rsidRPr="00541FFE">
        <w:rPr>
          <w:lang w:val="en-GB"/>
        </w:rPr>
        <w:t xml:space="preserve"> 2013; Huss </w:t>
      </w:r>
      <w:r w:rsidR="00541FFE" w:rsidRPr="00541FFE">
        <w:rPr>
          <w:i/>
          <w:iCs/>
          <w:lang w:val="en-GB"/>
        </w:rPr>
        <w:t>et al.</w:t>
      </w:r>
      <w:r w:rsidR="00541FFE" w:rsidRPr="00541FFE">
        <w:rPr>
          <w:lang w:val="en-GB"/>
        </w:rPr>
        <w:t xml:space="preserve"> 2019)</w:t>
      </w:r>
      <w:r w:rsidR="00541FFE">
        <w:fldChar w:fldCharType="end"/>
      </w:r>
      <w:r w:rsidR="00FC0EC4" w:rsidRPr="00FC0EC4">
        <w:t>. All types of fishing (apart from the regular surveys) have been banned since the construction (Huss et al., 2019). The Biotest Lake was also provided with a grid at its outlet which, together with the strong current, prevented fish larger than 10 cm from migrating in and out of the area (</w:t>
      </w:r>
      <w:proofErr w:type="spellStart"/>
      <w:r w:rsidR="00FC0EC4" w:rsidRPr="00FC0EC4">
        <w:t>Adill</w:t>
      </w:r>
      <w:proofErr w:type="spellEnd"/>
      <w:r w:rsidR="00FC0EC4" w:rsidRPr="00FC0EC4">
        <w:t xml:space="preserve"> et al., 2013; Huss et al., 2019). </w:t>
      </w:r>
      <w:r w:rsidR="006E50B3">
        <w:t>G</w:t>
      </w:r>
      <w:r w:rsidR="00B67DC5" w:rsidRPr="00FC0EC4">
        <w:t xml:space="preserve">enetic studies </w:t>
      </w:r>
      <w:r w:rsidR="00924089">
        <w:t xml:space="preserve">confirm the </w:t>
      </w:r>
      <w:r w:rsidR="00162A7C">
        <w:t xml:space="preserve">reproductive isolation </w:t>
      </w:r>
      <w:r w:rsidR="00924089">
        <w:t xml:space="preserve">between the two populations </w:t>
      </w:r>
      <w:r w:rsidR="00B67DC5" w:rsidRPr="00FC0EC4">
        <w:t xml:space="preserve">(Björklund et al., 2015) </w:t>
      </w:r>
      <w:r w:rsidR="00A6606F">
        <w:t xml:space="preserve">between </w:t>
      </w:r>
      <w:r w:rsidR="00B67DC5" w:rsidRPr="00FC0EC4">
        <w:t>1980-2003</w:t>
      </w:r>
      <w:r w:rsidR="00042EDD">
        <w:t xml:space="preserve"> (t</w:t>
      </w:r>
      <w:r w:rsidR="00FC0EC4" w:rsidRPr="00FC0EC4">
        <w:t>he grid was removed in the spring 2004 and the Biotest Lake has since then been an open system (</w:t>
      </w:r>
      <w:proofErr w:type="spellStart"/>
      <w:r w:rsidR="00FC0EC4" w:rsidRPr="00FC0EC4">
        <w:t>Adill</w:t>
      </w:r>
      <w:proofErr w:type="spellEnd"/>
      <w:r w:rsidR="00FC0EC4" w:rsidRPr="00FC0EC4">
        <w:t xml:space="preserve"> et al., 2013)</w:t>
      </w:r>
      <w:r w:rsidR="00AB6FA4">
        <w:t>; hence a</w:t>
      </w:r>
      <w:r w:rsidR="00AB6FA4" w:rsidRPr="00FC0EC4">
        <w:t>ll analyses in this report are based on data collected before 2004</w:t>
      </w:r>
      <w:r w:rsidR="003F2E0C">
        <w:t>).</w:t>
      </w:r>
      <w:r w:rsidR="004017B1">
        <w:t xml:space="preserve"> The study </w:t>
      </w:r>
      <w:proofErr w:type="spellStart"/>
      <w:r w:rsidR="004017B1">
        <w:t>speces</w:t>
      </w:r>
      <w:proofErr w:type="spellEnd"/>
      <w:r w:rsidR="003F2E0C">
        <w:t xml:space="preserve"> </w:t>
      </w:r>
      <w:r w:rsidR="004017B1">
        <w:t>is</w:t>
      </w:r>
      <w:r w:rsidR="00FC0EC4" w:rsidRPr="00FC0EC4">
        <w:t xml:space="preserve"> </w:t>
      </w:r>
      <w:r w:rsidR="004017B1" w:rsidRPr="002C19E8">
        <w:t>Eurasian perch (</w:t>
      </w:r>
      <w:proofErr w:type="spellStart"/>
      <w:r w:rsidR="004017B1" w:rsidRPr="002C19E8">
        <w:rPr>
          <w:i/>
        </w:rPr>
        <w:t>Perca</w:t>
      </w:r>
      <w:proofErr w:type="spellEnd"/>
      <w:r w:rsidR="004017B1" w:rsidRPr="002C19E8">
        <w:rPr>
          <w:i/>
        </w:rPr>
        <w:t xml:space="preserve"> </w:t>
      </w:r>
      <w:proofErr w:type="spellStart"/>
      <w:r w:rsidR="004017B1" w:rsidRPr="002C19E8">
        <w:rPr>
          <w:i/>
        </w:rPr>
        <w:t>fluviatilis</w:t>
      </w:r>
      <w:proofErr w:type="spellEnd"/>
      <w:r w:rsidR="004017B1" w:rsidRPr="002C19E8">
        <w:t>)</w:t>
      </w:r>
      <w:r w:rsidR="004017B1">
        <w:t>, henceforth only perch,</w:t>
      </w:r>
      <w:r w:rsidR="004017B1" w:rsidRPr="002C19E8">
        <w:t xml:space="preserve"> </w:t>
      </w:r>
      <w:r w:rsidR="000D1E46">
        <w:t xml:space="preserve">which </w:t>
      </w:r>
      <w:r w:rsidR="004017B1" w:rsidRPr="002C19E8">
        <w:t xml:space="preserve">is a </w:t>
      </w:r>
      <w:r w:rsidR="00025A5F">
        <w:t xml:space="preserve">widely distributed and common </w:t>
      </w:r>
      <w:r w:rsidR="004017B1" w:rsidRPr="002C19E8">
        <w:t xml:space="preserve">predatory freshwater </w:t>
      </w:r>
      <w:r w:rsidR="00DA2EAD">
        <w:t xml:space="preserve">native to Europe and </w:t>
      </w:r>
      <w:r w:rsidR="004C3ABF">
        <w:t>northern</w:t>
      </w:r>
      <w:r w:rsidR="00DA2EAD">
        <w:t xml:space="preserve"> Asia. </w:t>
      </w:r>
    </w:p>
    <w:p w14:paraId="6D0F453C" w14:textId="77777777" w:rsidR="00A37599" w:rsidRDefault="00A37599" w:rsidP="00A37599">
      <w:pPr>
        <w:spacing w:line="480" w:lineRule="auto"/>
        <w:contextualSpacing/>
        <w:jc w:val="both"/>
        <w:rPr>
          <w:i/>
          <w:iCs/>
        </w:rPr>
      </w:pPr>
    </w:p>
    <w:p w14:paraId="2B1B7E40" w14:textId="58C7337E" w:rsidR="00A37599" w:rsidRPr="005740FE" w:rsidRDefault="00A37599" w:rsidP="00A37599">
      <w:pPr>
        <w:spacing w:line="480" w:lineRule="auto"/>
        <w:contextualSpacing/>
        <w:jc w:val="both"/>
        <w:rPr>
          <w:i/>
          <w:iCs/>
        </w:rPr>
      </w:pPr>
      <w:r w:rsidRPr="005740FE">
        <w:rPr>
          <w:i/>
          <w:iCs/>
        </w:rPr>
        <w:t>Data</w:t>
      </w:r>
    </w:p>
    <w:p w14:paraId="6441945A" w14:textId="77777777" w:rsidR="00BC7E77" w:rsidRDefault="0099224B" w:rsidP="00A37599">
      <w:pPr>
        <w:spacing w:line="480" w:lineRule="auto"/>
        <w:jc w:val="both"/>
      </w:pPr>
      <w:r>
        <w:t xml:space="preserve">The Biotest basin </w:t>
      </w:r>
      <w:r w:rsidR="008041BF">
        <w:t xml:space="preserve">and the reference bay outside </w:t>
      </w:r>
      <w:r w:rsidR="00E81F4B">
        <w:t xml:space="preserve">(henceforth the warm </w:t>
      </w:r>
      <w:r w:rsidR="00E62429">
        <w:t xml:space="preserve">and cool </w:t>
      </w:r>
      <w:r w:rsidR="00E81F4B">
        <w:t xml:space="preserve">area) </w:t>
      </w:r>
      <w:r w:rsidR="00575B6A">
        <w:t>have been scientifically sampled</w:t>
      </w:r>
      <w:r w:rsidR="00E74087">
        <w:t xml:space="preserve"> using </w:t>
      </w:r>
      <w:r w:rsidR="00FC0EC4" w:rsidRPr="00FC0EC4">
        <w:t>survey-gillnets</w:t>
      </w:r>
      <w:r w:rsidR="002B6B2A">
        <w:t xml:space="preserve"> since the </w:t>
      </w:r>
      <w:r w:rsidR="00605501">
        <w:t xml:space="preserve">construction of the enclosure. </w:t>
      </w:r>
      <w:r w:rsidR="00BC7E77" w:rsidRPr="00FC0EC4">
        <w:t>Fishing took place in October in the Biotest lake and in August in the reference area when temperatures are most comparable between the two areas (Huss et al., 2019).</w:t>
      </w:r>
      <w:r w:rsidR="00BC7E77">
        <w:t xml:space="preserve"> </w:t>
      </w:r>
    </w:p>
    <w:p w14:paraId="06E03FAC" w14:textId="1407A048" w:rsidR="00FC0EC4" w:rsidRDefault="00D251C2" w:rsidP="0061011E">
      <w:pPr>
        <w:spacing w:line="480" w:lineRule="auto"/>
        <w:ind w:firstLine="284"/>
        <w:jc w:val="both"/>
      </w:pPr>
      <w:r>
        <w:t xml:space="preserve">The catch </w:t>
      </w:r>
      <w:r w:rsidR="008656EB">
        <w:t xml:space="preserve">was recorded </w:t>
      </w:r>
      <w:r w:rsidR="00B37143">
        <w:t xml:space="preserve">by </w:t>
      </w:r>
      <w:r w:rsidR="00FC0EC4" w:rsidRPr="00FC0EC4">
        <w:t xml:space="preserve">2.5 cm length </w:t>
      </w:r>
      <w:r w:rsidR="008656EB">
        <w:t xml:space="preserve">classes </w:t>
      </w:r>
      <w:r w:rsidR="00FC0EC4" w:rsidRPr="00FC0EC4">
        <w:t>during 1987-200</w:t>
      </w:r>
      <w:r w:rsidR="000D30CC">
        <w:t>0</w:t>
      </w:r>
      <w:r w:rsidR="00FC0EC4" w:rsidRPr="00FC0EC4">
        <w:t xml:space="preserve">, and into 1 cm length groups </w:t>
      </w:r>
      <w:r w:rsidR="002414D8">
        <w:t xml:space="preserve">between </w:t>
      </w:r>
      <w:r w:rsidR="00FC0EC4" w:rsidRPr="00FC0EC4">
        <w:t>2001-2003.</w:t>
      </w:r>
      <w:r w:rsidR="005632ED">
        <w:t xml:space="preserve"> </w:t>
      </w:r>
      <w:r w:rsidR="00FC0EC4" w:rsidRPr="00FC0EC4">
        <w:t>To express lengths in a common length standard, 1 cm intervals were converted into 2.5 cm intervals.</w:t>
      </w:r>
      <w:r w:rsidR="00E26E8E">
        <w:t xml:space="preserve"> </w:t>
      </w:r>
      <w:r w:rsidR="009D7502">
        <w:t>The unit of catch data is hence number of fish caught per 2.5 cm size class per night</w:t>
      </w:r>
      <w:r w:rsidR="00193EBA">
        <w:t>.</w:t>
      </w:r>
      <w:r w:rsidR="00FC0EC4" w:rsidRPr="00FC0EC4">
        <w:t xml:space="preserve"> All data from fishing events with disturbance affecting the catch </w:t>
      </w:r>
      <w:r w:rsidR="00FC0EC4" w:rsidRPr="00FC0EC4">
        <w:lastRenderedPageBreak/>
        <w:t>(</w:t>
      </w:r>
      <w:r w:rsidR="00A37599" w:rsidRPr="00FC0EC4">
        <w:t>e.g.,</w:t>
      </w:r>
      <w:r w:rsidR="00FC0EC4" w:rsidRPr="00FC0EC4">
        <w:t xml:space="preserve"> seal damage, strong algal growth on the gears, clogging by drifting algae, boat traffic or other human inference) were removed. </w:t>
      </w:r>
    </w:p>
    <w:p w14:paraId="5976D788" w14:textId="77777777" w:rsidR="007E0175" w:rsidRDefault="007E0175" w:rsidP="007E0175">
      <w:pPr>
        <w:spacing w:line="480" w:lineRule="auto"/>
        <w:ind w:firstLine="284"/>
        <w:jc w:val="both"/>
        <w:rPr>
          <w:lang w:val="en-GB"/>
        </w:rPr>
      </w:pPr>
      <w:r>
        <w:t xml:space="preserve">Age and length-at-age was reconstructed for a semi-random length-stratified subset of individuals each year. This was done using annuli rings on the operculum bones (with control counts done on </w:t>
      </w:r>
      <w:r w:rsidRPr="002C19E8">
        <w:t>otoliths</w:t>
      </w:r>
      <w:r>
        <w:t xml:space="preserve">), and an established power-law relationship between the distance of annual rings and fish length: </w:t>
      </w:r>
      <m:oMath>
        <m:r>
          <w:rPr>
            <w:rFonts w:ascii="Cambria Math" w:hAnsi="Cambria Math"/>
          </w:rPr>
          <m:t>L=k</m:t>
        </m:r>
        <m:sSup>
          <m:sSupPr>
            <m:ctrlPr>
              <w:rPr>
                <w:rFonts w:ascii="Cambria Math" w:hAnsi="Cambria Math"/>
                <w:i/>
              </w:rPr>
            </m:ctrlPr>
          </m:sSupPr>
          <m:e>
            <m:r>
              <w:rPr>
                <w:rFonts w:ascii="Cambria Math" w:hAnsi="Cambria Math"/>
              </w:rPr>
              <m:t>R</m:t>
            </m:r>
          </m:e>
          <m:sup>
            <m:r>
              <w:rPr>
                <w:rFonts w:ascii="Cambria Math" w:hAnsi="Cambria Math"/>
              </w:rPr>
              <m:t>b</m:t>
            </m:r>
          </m:sup>
        </m:sSup>
      </m:oMath>
      <w:r>
        <w:rPr>
          <w:rFonts w:eastAsiaTheme="minorEastAsia"/>
        </w:rPr>
        <w:t xml:space="preserve">, </w:t>
      </w:r>
      <w:r w:rsidRPr="002C19E8">
        <w:t xml:space="preserve">where </w:t>
      </w:r>
      <m:oMath>
        <m:r>
          <w:rPr>
            <w:rFonts w:ascii="Cambria Math" w:hAnsi="Cambria Math"/>
          </w:rPr>
          <m:t>L</m:t>
        </m:r>
      </m:oMath>
      <w:r w:rsidRPr="002C19E8">
        <w:rPr>
          <w:rFonts w:ascii="Arial" w:hAnsi="Arial" w:cs="Arial"/>
          <w:i/>
          <w:iCs/>
        </w:rPr>
        <w:t xml:space="preserve"> </w:t>
      </w:r>
      <w:r w:rsidRPr="002C19E8">
        <w:t xml:space="preserve">is the length of the fish, </w:t>
      </w:r>
      <m:oMath>
        <m:r>
          <w:rPr>
            <w:rFonts w:ascii="Cambria Math" w:hAnsi="Cambria Math"/>
          </w:rPr>
          <m:t>R</m:t>
        </m:r>
      </m:oMath>
      <w:r w:rsidRPr="002C19E8">
        <w:rPr>
          <w:rFonts w:ascii="Arial" w:hAnsi="Arial" w:cs="Arial"/>
          <w:i/>
          <w:iCs/>
        </w:rPr>
        <w:t xml:space="preserve"> </w:t>
      </w:r>
      <w:r w:rsidRPr="002C19E8">
        <w:t xml:space="preserve">the operculum radius, </w:t>
      </w:r>
      <w:r w:rsidRPr="002C19E8">
        <w:rPr>
          <w:i/>
        </w:rPr>
        <w:t>k</w:t>
      </w:r>
      <w:r w:rsidRPr="002C19E8">
        <w:rPr>
          <w:rFonts w:ascii="Arial" w:hAnsi="Arial" w:cs="Arial"/>
          <w:i/>
          <w:iCs/>
        </w:rPr>
        <w:t xml:space="preserve"> </w:t>
      </w:r>
      <w:r w:rsidRPr="002C19E8">
        <w:t xml:space="preserve">the intercept of the line, and </w:t>
      </w:r>
      <w:r w:rsidRPr="002C19E8">
        <w:rPr>
          <w:i/>
        </w:rPr>
        <w:t>b</w:t>
      </w:r>
      <w:r w:rsidRPr="002C19E8">
        <w:rPr>
          <w:rFonts w:ascii="Arial" w:hAnsi="Arial" w:cs="Arial"/>
          <w:i/>
          <w:iCs/>
        </w:rPr>
        <w:t xml:space="preserve"> </w:t>
      </w:r>
      <w:r w:rsidRPr="002C19E8">
        <w:t>the slope of the line for the regression of log-fish length on log-operculum radius</w:t>
      </w:r>
      <w:r>
        <w:t xml:space="preserve"> (</w:t>
      </w:r>
      <w:proofErr w:type="spellStart"/>
      <w:r w:rsidRPr="00D4333A">
        <w:rPr>
          <w:color w:val="FF0000"/>
        </w:rPr>
        <w:t>Thoresson</w:t>
      </w:r>
      <w:proofErr w:type="spellEnd"/>
      <w:r w:rsidRPr="00D4333A">
        <w:rPr>
          <w:color w:val="FF0000"/>
        </w:rPr>
        <w:t>, 1996</w:t>
      </w:r>
      <w:r>
        <w:t xml:space="preserve">). </w:t>
      </w:r>
      <w:r w:rsidRPr="002A25A9">
        <w:rPr>
          <w:lang w:val="en-GB"/>
        </w:rPr>
        <w:t>Back-calculated length</w:t>
      </w:r>
      <w:r>
        <w:rPr>
          <w:lang w:val="en-GB"/>
        </w:rPr>
        <w:t xml:space="preserve">-at-age were </w:t>
      </w:r>
      <w:r w:rsidRPr="002A25A9">
        <w:rPr>
          <w:lang w:val="en-GB"/>
        </w:rPr>
        <w:t xml:space="preserve">obtained from the relationship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a</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s</m:t>
            </m:r>
          </m:sub>
        </m:sSub>
        <m:sSup>
          <m:sSupPr>
            <m:ctrlPr>
              <w:rPr>
                <w:rFonts w:ascii="Cambria Math" w:hAnsi="Cambria Math"/>
                <w:i/>
                <w:lang w:val="en-GB"/>
              </w:rPr>
            </m:ctrlPr>
          </m:sSupPr>
          <m:e>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a</m:t>
                    </m:r>
                  </m:sub>
                </m:sSub>
              </m:num>
              <m:den>
                <m:r>
                  <w:rPr>
                    <w:rFonts w:ascii="Cambria Math" w:hAnsi="Cambria Math"/>
                    <w:lang w:val="en-GB"/>
                  </w:rPr>
                  <m:t>R</m:t>
                </m:r>
              </m:den>
            </m:f>
            <m:r>
              <w:rPr>
                <w:rFonts w:ascii="Cambria Math" w:hAnsi="Cambria Math"/>
                <w:lang w:val="en-GB"/>
              </w:rPr>
              <m:t>)</m:t>
            </m:r>
          </m:e>
          <m:sup>
            <m:r>
              <w:rPr>
                <w:rFonts w:ascii="Cambria Math" w:hAnsi="Cambria Math"/>
                <w:lang w:val="en-GB"/>
              </w:rPr>
              <m:t>b</m:t>
            </m:r>
          </m:sup>
        </m:sSup>
      </m:oMath>
      <w:r w:rsidRPr="002A25A9">
        <w:rPr>
          <w:lang w:val="en-GB"/>
        </w:rPr>
        <w:t xml:space="preserve">, where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a</m:t>
            </m:r>
          </m:sub>
        </m:sSub>
      </m:oMath>
      <w:r w:rsidRPr="002A25A9">
        <w:rPr>
          <w:i/>
          <w:iCs/>
          <w:lang w:val="en-GB"/>
        </w:rPr>
        <w:t xml:space="preserve"> </w:t>
      </w:r>
      <w:r>
        <w:rPr>
          <w:lang w:val="en-GB"/>
        </w:rPr>
        <w:t xml:space="preserve">is </w:t>
      </w:r>
      <w:r w:rsidRPr="002A25A9">
        <w:rPr>
          <w:lang w:val="en-GB"/>
        </w:rPr>
        <w:t xml:space="preserve">the back-calculated body length at length </w:t>
      </w:r>
      <m:oMath>
        <m:r>
          <w:rPr>
            <w:rFonts w:ascii="Cambria Math" w:hAnsi="Cambria Math"/>
            <w:lang w:val="en-GB"/>
          </w:rPr>
          <m:t>a</m:t>
        </m:r>
      </m:oMath>
      <w:r w:rsidRPr="002A25A9">
        <w:rPr>
          <w:lang w:val="en-GB"/>
        </w:rPr>
        <w:t xml:space="preserve">,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s</m:t>
            </m:r>
          </m:sub>
        </m:sSub>
      </m:oMath>
      <w:r>
        <w:rPr>
          <w:lang w:val="en-GB"/>
        </w:rPr>
        <w:t xml:space="preserve"> is </w:t>
      </w:r>
      <w:r w:rsidRPr="002A25A9">
        <w:rPr>
          <w:lang w:val="en-GB"/>
        </w:rPr>
        <w:t xml:space="preserve">the final body length (body length at catch) and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a</m:t>
            </m:r>
          </m:sub>
        </m:sSub>
      </m:oMath>
      <w:r w:rsidRPr="002A25A9">
        <w:rPr>
          <w:i/>
          <w:iCs/>
          <w:lang w:val="en-GB"/>
        </w:rPr>
        <w:t xml:space="preserve"> </w:t>
      </w:r>
      <w:r>
        <w:rPr>
          <w:lang w:val="en-GB"/>
        </w:rPr>
        <w:t xml:space="preserve">is </w:t>
      </w:r>
      <w:r w:rsidRPr="002A25A9">
        <w:rPr>
          <w:lang w:val="en-GB"/>
        </w:rPr>
        <w:t xml:space="preserve">the distance from the centre to the annual ring corresponding to age </w:t>
      </w:r>
      <m:oMath>
        <m:r>
          <w:rPr>
            <w:rFonts w:ascii="Cambria Math" w:hAnsi="Cambria Math"/>
            <w:lang w:val="en-GB"/>
          </w:rPr>
          <m:t>a</m:t>
        </m:r>
      </m:oMath>
      <w:r>
        <w:rPr>
          <w:lang w:val="en-GB"/>
        </w:rPr>
        <w:t xml:space="preserve">. Since perch exhibit sexual size-dimorphism, and age-determination and back calculation was only done for males in select years, we only used females for our analyses. </w:t>
      </w:r>
    </w:p>
    <w:p w14:paraId="3A2F2EDC" w14:textId="5767D03D" w:rsidR="0061011E" w:rsidRDefault="0061011E" w:rsidP="00317FDC">
      <w:pPr>
        <w:spacing w:line="480" w:lineRule="auto"/>
        <w:ind w:firstLine="284"/>
        <w:jc w:val="both"/>
        <w:rPr>
          <w:lang w:val="en-GB"/>
        </w:rPr>
      </w:pPr>
      <w:r>
        <w:rPr>
          <w:lang w:val="en-GB"/>
        </w:rPr>
        <w:t>To focus on the long term differentiation</w:t>
      </w:r>
      <w:r w:rsidR="000E3037">
        <w:rPr>
          <w:lang w:val="en-GB"/>
        </w:rPr>
        <w:t xml:space="preserve"> between the two areas</w:t>
      </w:r>
      <w:r>
        <w:rPr>
          <w:lang w:val="en-GB"/>
        </w:rPr>
        <w:t xml:space="preserve">, and to ensure that we had enough back-calculated length-at-age observation within individual fish born after the onset of heating, we avoided the initial years of warming (when mortality rates increased only to decline again </w:t>
      </w:r>
      <w:r>
        <w:rPr>
          <w:lang w:val="en-GB"/>
        </w:rPr>
        <w:fldChar w:fldCharType="begin"/>
      </w:r>
      <w:r>
        <w:rPr>
          <w:lang w:val="en-GB"/>
        </w:rPr>
        <w:instrText xml:space="preserve"> ADDIN ZOTERO_ITEM CSL_CITATION {"citationID":"bBOHWfRH","properties":{"formattedCitation":"(Sandstr\\uc0\\u246{}m {\\i{}et al.} 1995)","plainCitation":"(Sandström et al. 1995)","noteIndex":0},"citationItems":[{"id":745,"uris":["http://zotero.org/users/6116610/items/IACZBGZC"],"uri":["http://zotero.org/users/6116610/items/IACZBGZC"],"itemData":{"id":745,"type":"article-journal","container-title":"Journal of Fish Biology","DOI":"10.1111/j.1095-8649.1995.tb01932.x","ISSN":"0022-1112, 1095-8649","issue":"4","language":"en","page":"652-670","source":"Crossref","title":"Effects of temperature on life history variables in perch","volume":"47","author":[{"family":"Sandström","given":"O."},{"family":"Neuman","given":"E."},{"family":"Thoresson","given":"G."}],"issued":{"date-parts":[["1995",10]]}}}],"schema":"https://github.com/citation-style-language/schema/raw/master/csl-citation.json"} </w:instrText>
      </w:r>
      <w:r>
        <w:rPr>
          <w:lang w:val="en-GB"/>
        </w:rPr>
        <w:fldChar w:fldCharType="separate"/>
      </w:r>
      <w:r w:rsidRPr="00A9376D">
        <w:rPr>
          <w:lang w:val="en-GB"/>
        </w:rPr>
        <w:t xml:space="preserve">(Sandström </w:t>
      </w:r>
      <w:r w:rsidRPr="00A9376D">
        <w:rPr>
          <w:i/>
          <w:iCs/>
          <w:lang w:val="en-GB"/>
        </w:rPr>
        <w:t>et al.</w:t>
      </w:r>
      <w:r w:rsidRPr="00A9376D">
        <w:rPr>
          <w:lang w:val="en-GB"/>
        </w:rPr>
        <w:t xml:space="preserve"> 1995)</w:t>
      </w:r>
      <w:r>
        <w:rPr>
          <w:lang w:val="en-GB"/>
        </w:rPr>
        <w:fldChar w:fldCharType="end"/>
      </w:r>
      <w:r>
        <w:rPr>
          <w:lang w:val="en-GB"/>
        </w:rPr>
        <w:t>, and used data from 1987-2003. 2003 corresponds to the year before the populations were no longer reproductively separated, and when the back-calculation parameters potentially changed (</w:t>
      </w:r>
      <w:r w:rsidRPr="00D437F2">
        <w:rPr>
          <w:color w:val="FF0000"/>
          <w:lang w:val="en-GB"/>
        </w:rPr>
        <w:t xml:space="preserve">Magnus </w:t>
      </w:r>
      <w:proofErr w:type="spellStart"/>
      <w:r w:rsidRPr="00D437F2">
        <w:rPr>
          <w:color w:val="FF0000"/>
          <w:lang w:val="en-GB"/>
        </w:rPr>
        <w:t>Appelberg</w:t>
      </w:r>
      <w:proofErr w:type="spellEnd"/>
      <w:r w:rsidRPr="00D437F2">
        <w:rPr>
          <w:color w:val="FF0000"/>
          <w:lang w:val="en-GB"/>
        </w:rPr>
        <w:t>, pers. comm.</w:t>
      </w:r>
      <w:r>
        <w:rPr>
          <w:lang w:val="en-GB"/>
        </w:rPr>
        <w:t>)</w:t>
      </w:r>
    </w:p>
    <w:p w14:paraId="3DE2A05F" w14:textId="77777777" w:rsidR="0061011E" w:rsidRPr="0061011E" w:rsidRDefault="0061011E" w:rsidP="0061011E">
      <w:pPr>
        <w:spacing w:line="480" w:lineRule="auto"/>
        <w:ind w:firstLine="284"/>
        <w:jc w:val="both"/>
        <w:rPr>
          <w:lang w:val="en-GB"/>
        </w:rPr>
      </w:pPr>
    </w:p>
    <w:p w14:paraId="407D94B9" w14:textId="3BBA1F4F" w:rsidR="000E4411" w:rsidRPr="005740FE" w:rsidRDefault="000E4411" w:rsidP="008F1650">
      <w:pPr>
        <w:spacing w:line="480" w:lineRule="auto"/>
        <w:contextualSpacing/>
        <w:jc w:val="both"/>
        <w:rPr>
          <w:i/>
          <w:iCs/>
        </w:rPr>
      </w:pPr>
      <w:commentRangeStart w:id="9"/>
      <w:r w:rsidRPr="005740FE">
        <w:rPr>
          <w:i/>
          <w:iCs/>
        </w:rPr>
        <w:t>Statistical Analysis</w:t>
      </w:r>
      <w:commentRangeEnd w:id="9"/>
      <w:r w:rsidR="00DA08A5">
        <w:rPr>
          <w:rStyle w:val="CommentReference"/>
        </w:rPr>
        <w:commentReference w:id="9"/>
      </w:r>
    </w:p>
    <w:p w14:paraId="242DB5FE" w14:textId="540187B3" w:rsidR="00021A78" w:rsidRDefault="00C60857" w:rsidP="008F1650">
      <w:pPr>
        <w:spacing w:line="480" w:lineRule="auto"/>
        <w:contextualSpacing/>
        <w:jc w:val="both"/>
      </w:pPr>
      <w:r>
        <w:t xml:space="preserve">The differences in growth, </w:t>
      </w:r>
      <w:proofErr w:type="gramStart"/>
      <w:r>
        <w:t>mortality</w:t>
      </w:r>
      <w:proofErr w:type="gramEnd"/>
      <w:r>
        <w:t xml:space="preserve"> and size structure </w:t>
      </w:r>
      <w:r w:rsidR="004A7D04">
        <w:t xml:space="preserve">between the two areas were quantified using hierarchical linear and non-linear regression models </w:t>
      </w:r>
      <w:r w:rsidR="00902EDC">
        <w:t>fitted in a Bayesian framework.</w:t>
      </w:r>
      <w:r w:rsidR="00777353">
        <w:t xml:space="preserve"> </w:t>
      </w:r>
      <w:proofErr w:type="gramStart"/>
      <w:r w:rsidR="00777353">
        <w:t>First</w:t>
      </w:r>
      <w:proofErr w:type="gramEnd"/>
      <w:r w:rsidR="00777353">
        <w:t xml:space="preserve"> we describe </w:t>
      </w:r>
      <w:r w:rsidR="00404D8A">
        <w:t>each statistical model</w:t>
      </w:r>
      <w:r w:rsidR="007024C9">
        <w:t xml:space="preserve"> and then we </w:t>
      </w:r>
      <w:r w:rsidR="00075970">
        <w:t>provide details of model fitting, model diagnostics and comparison</w:t>
      </w:r>
      <w:r w:rsidR="00E9234F">
        <w:t>.</w:t>
      </w:r>
    </w:p>
    <w:p w14:paraId="2C7DEFA1" w14:textId="66E10F5F" w:rsidR="007D014F" w:rsidRDefault="0056677B" w:rsidP="0056677B">
      <w:pPr>
        <w:spacing w:line="480" w:lineRule="auto"/>
        <w:ind w:firstLine="284"/>
        <w:contextualSpacing/>
        <w:jc w:val="both"/>
      </w:pPr>
      <w:r>
        <w:lastRenderedPageBreak/>
        <w:t>We fit two models to illustrate differences in growth</w:t>
      </w:r>
      <w:r w:rsidR="004A7BE5">
        <w:t>.</w:t>
      </w:r>
      <w:r>
        <w:t xml:space="preserve"> </w:t>
      </w:r>
      <w:r w:rsidR="00682098">
        <w:t>First, t</w:t>
      </w:r>
      <w:r>
        <w:t xml:space="preserve">he von Bertalanffy growth equation (VBGE) describing </w:t>
      </w:r>
      <w:r w:rsidR="00C167F2">
        <w:t>length as a function of age</w:t>
      </w:r>
      <w:r w:rsidR="002F7FF7">
        <w:t xml:space="preserve">: </w:t>
      </w:r>
      <m:oMath>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K(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r>
              <w:rPr>
                <w:rFonts w:ascii="Cambria Math" w:eastAsiaTheme="minorEastAsia" w:hAnsi="Cambria Math"/>
              </w:rPr>
              <m:t>))</m:t>
            </m:r>
          </m:sup>
        </m:sSup>
        <m:r>
          <w:rPr>
            <w:rFonts w:ascii="Cambria Math" w:eastAsiaTheme="minorEastAsia" w:hAnsi="Cambria Math"/>
          </w:rPr>
          <m:t>)</m:t>
        </m:r>
      </m:oMath>
      <w:r w:rsidR="006F0AC5">
        <w:rPr>
          <w:rFonts w:eastAsiaTheme="minorEastAsia"/>
        </w:rPr>
        <w:t xml:space="preserve">, </w:t>
      </w:r>
      <w:r w:rsidR="006F0AC5" w:rsidRPr="006F0AC5">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m:t>
            </m:r>
          </m:sub>
        </m:sSub>
      </m:oMath>
      <w:r w:rsidR="006F0AC5">
        <w:rPr>
          <w:rFonts w:eastAsiaTheme="minorEastAsia"/>
        </w:rPr>
        <w:t xml:space="preserve"> </w:t>
      </w:r>
      <w:r w:rsidR="006F0AC5" w:rsidRPr="006F0AC5">
        <w:rPr>
          <w:rFonts w:eastAsiaTheme="minorEastAsia"/>
        </w:rPr>
        <w:t>is the length at age (</w:t>
      </w:r>
      <m:oMath>
        <m:r>
          <w:rPr>
            <w:rFonts w:ascii="Cambria Math" w:eastAsiaTheme="minorEastAsia" w:hAnsi="Cambria Math"/>
          </w:rPr>
          <m:t>t</m:t>
        </m:r>
      </m:oMath>
      <w:r w:rsidR="006F0AC5" w:rsidRPr="006F0AC5">
        <w:rPr>
          <w:rFonts w:eastAsiaTheme="minorEastAsia"/>
        </w:rPr>
        <w:t>, years)</w:t>
      </w:r>
      <w:r w:rsidR="003D7680">
        <w:rPr>
          <w:rFonts w:eastAsiaTheme="minor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m:t>
            </m:r>
          </m:sub>
        </m:sSub>
      </m:oMath>
      <w:r w:rsidR="006B13B6">
        <w:rPr>
          <w:rFonts w:eastAsiaTheme="minorEastAsia"/>
        </w:rPr>
        <w:t xml:space="preserve"> </w:t>
      </w:r>
      <w:r w:rsidR="006F0AC5" w:rsidRPr="006F0AC5">
        <w:rPr>
          <w:rFonts w:eastAsiaTheme="minorEastAsia"/>
        </w:rPr>
        <w:t xml:space="preserve">is the </w:t>
      </w:r>
      <w:r w:rsidR="00F41C83">
        <w:rPr>
          <w:rFonts w:eastAsiaTheme="minorEastAsia"/>
        </w:rPr>
        <w:t>asymptotic size</w:t>
      </w:r>
      <w:r w:rsidR="00666FBE">
        <w:rPr>
          <w:rFonts w:eastAsiaTheme="minorEastAsia"/>
        </w:rPr>
        <w:t>,</w:t>
      </w:r>
      <w:r w:rsidR="006F0AC5" w:rsidRPr="006F0AC5">
        <w:rPr>
          <w:rFonts w:eastAsiaTheme="minorEastAsia"/>
        </w:rPr>
        <w:t xml:space="preserve"> </w:t>
      </w:r>
      <m:oMath>
        <m:r>
          <w:rPr>
            <w:rFonts w:ascii="Cambria Math" w:eastAsiaTheme="minorEastAsia" w:hAnsi="Cambria Math"/>
          </w:rPr>
          <m:t>K</m:t>
        </m:r>
      </m:oMath>
      <w:r w:rsidR="006F0AC5" w:rsidRPr="006F0AC5">
        <w:rPr>
          <w:rFonts w:eastAsiaTheme="minorEastAsia"/>
        </w:rPr>
        <w:t xml:space="preserve"> is the Brody coefficient (</w:t>
      </w:r>
      <m:oMath>
        <m:sSup>
          <m:sSupPr>
            <m:ctrlPr>
              <w:rPr>
                <w:rFonts w:ascii="Cambria Math" w:eastAsiaTheme="minorEastAsia" w:hAnsi="Cambria Math"/>
                <w:i/>
              </w:rPr>
            </m:ctrlPr>
          </m:sSupPr>
          <m:e>
            <m:r>
              <m:rPr>
                <m:sty m:val="p"/>
              </m:rPr>
              <w:rPr>
                <w:rFonts w:ascii="Cambria Math" w:eastAsiaTheme="minorEastAsia" w:hAnsi="Cambria Math"/>
              </w:rPr>
              <m:t>yr</m:t>
            </m:r>
            <m:ctrlPr>
              <w:rPr>
                <w:rFonts w:ascii="Cambria Math" w:eastAsiaTheme="minorEastAsia" w:hAnsi="Cambria Math"/>
                <w:iCs/>
              </w:rPr>
            </m:ctrlPr>
          </m:e>
          <m:sup>
            <m:r>
              <w:rPr>
                <w:rFonts w:ascii="Cambria Math" w:eastAsiaTheme="minorEastAsia" w:hAnsi="Cambria Math"/>
              </w:rPr>
              <m:t>-1</m:t>
            </m:r>
          </m:sup>
        </m:sSup>
      </m:oMath>
      <w:r w:rsidR="006F0AC5" w:rsidRPr="006F0AC5">
        <w:rPr>
          <w:rFonts w:eastAsiaTheme="minorEastAsia"/>
        </w:rPr>
        <w:t>)</w:t>
      </w:r>
      <w:r w:rsidR="00A45EFE">
        <w:rPr>
          <w:rFonts w:eastAsiaTheme="minorEastAsia"/>
        </w:rPr>
        <w:t xml:space="preserve">. Secondly, </w:t>
      </w:r>
      <w:r w:rsidR="00C167F2">
        <w:t xml:space="preserve">an allometric model describing how </w:t>
      </w:r>
      <w:r w:rsidR="00F26D78">
        <w:t>specific growth rate scales with length</w:t>
      </w:r>
      <w:r w:rsidR="003C666F">
        <w:t xml:space="preserve">: </w:t>
      </w:r>
      <m:oMath>
        <m:r>
          <w:rPr>
            <w:rFonts w:ascii="Cambria Math" w:hAnsi="Cambria Math"/>
          </w:rPr>
          <m:t>G=a</m:t>
        </m:r>
        <m:sSup>
          <m:sSupPr>
            <m:ctrlPr>
              <w:rPr>
                <w:rFonts w:ascii="Cambria Math" w:hAnsi="Cambria Math"/>
                <w:i/>
              </w:rPr>
            </m:ctrlPr>
          </m:sSupPr>
          <m:e>
            <m:r>
              <w:rPr>
                <w:rFonts w:ascii="Cambria Math" w:hAnsi="Cambria Math"/>
              </w:rPr>
              <m:t>L</m:t>
            </m:r>
          </m:e>
          <m:sup>
            <m:r>
              <w:rPr>
                <w:rFonts w:ascii="Cambria Math" w:hAnsi="Cambria Math"/>
              </w:rPr>
              <m:t>b</m:t>
            </m:r>
          </m:sup>
        </m:sSup>
      </m:oMath>
      <w:r w:rsidR="00377DF0">
        <w:rPr>
          <w:rFonts w:eastAsiaTheme="minorEastAsia"/>
        </w:rPr>
        <w:t>, where</w:t>
      </w:r>
      <w:r w:rsidR="00377DF0" w:rsidRPr="00377DF0">
        <w:rPr>
          <w:rFonts w:ascii="Cambria Math" w:eastAsiaTheme="minorEastAsia" w:hAnsi="Cambria Math"/>
          <w:i/>
        </w:rPr>
        <w:t xml:space="preserve"> </w:t>
      </w:r>
      <m:oMath>
        <m:r>
          <w:rPr>
            <w:rFonts w:ascii="Cambria Math" w:eastAsiaTheme="minorEastAsia" w:hAnsi="Cambria Math"/>
          </w:rPr>
          <m:t>G</m:t>
        </m:r>
      </m:oMath>
      <w:r w:rsidR="00377DF0" w:rsidRPr="00377DF0">
        <w:rPr>
          <w:rFonts w:ascii="Cambria Math" w:eastAsiaTheme="minorEastAsia" w:hAnsi="Cambria Math"/>
          <w:iCs/>
        </w:rPr>
        <w:t xml:space="preserve">, </w:t>
      </w:r>
      <w:r w:rsidR="00377DF0">
        <w:t xml:space="preserve">the specific growth, is defined as: </w:t>
      </w:r>
      <m:oMath>
        <m:r>
          <w:rPr>
            <w:rFonts w:ascii="Cambria Math" w:eastAsiaTheme="minorEastAsia" w:hAnsi="Cambria Math"/>
          </w:rPr>
          <m:t>G=100×(</m:t>
        </m:r>
        <m:func>
          <m:funcPr>
            <m:ctrlPr>
              <w:rPr>
                <w:rFonts w:ascii="Cambria Math" w:eastAsiaTheme="minorEastAsia" w:hAnsi="Cambria Math"/>
                <w:iCs/>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e>
            </m:d>
          </m:e>
        </m:func>
        <m:r>
          <w:rPr>
            <w:rFonts w:ascii="Cambria Math" w:eastAsiaTheme="minorEastAsia" w:hAnsi="Cambria Math"/>
          </w:rPr>
          <m:t>-</m:t>
        </m:r>
        <m:func>
          <m:funcPr>
            <m:ctrlPr>
              <w:rPr>
                <w:rFonts w:ascii="Cambria Math" w:eastAsiaTheme="minorEastAsia" w:hAnsi="Cambria Math"/>
                <w:iCs/>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e>
            </m:d>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m:t>
        </m:r>
      </m:oMath>
      <w:r w:rsidR="00E7399F">
        <w:rPr>
          <w:rFonts w:eastAsiaTheme="minorEastAsia"/>
        </w:rPr>
        <w:t xml:space="preserve"> and </w:t>
      </w:r>
      <m:oMath>
        <m:r>
          <w:rPr>
            <w:rFonts w:ascii="Cambria Math" w:eastAsiaTheme="minorEastAsia" w:hAnsi="Cambria Math"/>
          </w:rPr>
          <m:t>L</m:t>
        </m:r>
      </m:oMath>
      <w:r w:rsidR="00E7399F">
        <w:rPr>
          <w:rFonts w:eastAsiaTheme="minorEastAsia"/>
        </w:rPr>
        <w:t xml:space="preserve"> is the geometric mean weight: </w:t>
      </w:r>
      <m:oMath>
        <m:r>
          <w:rPr>
            <w:rFonts w:ascii="Cambria Math" w:eastAsiaTheme="minorEastAsia" w:hAnsi="Cambria Math"/>
          </w:rPr>
          <m:t>L=</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e>
            </m:d>
            <m:ctrlPr>
              <w:rPr>
                <w:rFonts w:ascii="Cambria Math" w:hAnsi="Cambria Math"/>
                <w:i/>
              </w:rPr>
            </m:ctrlPr>
          </m:e>
          <m:sup>
            <m:r>
              <w:rPr>
                <w:rFonts w:ascii="Cambria Math" w:hAnsi="Cambria Math"/>
              </w:rPr>
              <m:t>0.5</m:t>
            </m:r>
          </m:sup>
        </m:sSup>
      </m:oMath>
      <w:r w:rsidR="00F26D78">
        <w:t xml:space="preserve">. </w:t>
      </w:r>
    </w:p>
    <w:p w14:paraId="2B704AEA" w14:textId="09B9A084" w:rsidR="009A45E0" w:rsidRDefault="00546522" w:rsidP="0056677B">
      <w:pPr>
        <w:spacing w:line="480" w:lineRule="auto"/>
        <w:ind w:firstLine="284"/>
        <w:contextualSpacing/>
        <w:jc w:val="both"/>
      </w:pPr>
      <w:r>
        <w:t xml:space="preserve">In the VBGE model, we </w:t>
      </w:r>
      <w:r w:rsidR="00765E58">
        <w:t xml:space="preserve">used only </w:t>
      </w:r>
      <w:r w:rsidR="00B9333B">
        <w:t xml:space="preserve">age-and-size at </w:t>
      </w:r>
      <w:r w:rsidR="00436236">
        <w:t xml:space="preserve">catch </w:t>
      </w:r>
      <w:r w:rsidR="00E27FF3">
        <w:t xml:space="preserve">as the response </w:t>
      </w:r>
      <w:r w:rsidR="00983409">
        <w:t>variables</w:t>
      </w:r>
      <w:r w:rsidR="00765E58">
        <w:t xml:space="preserve"> (i.e., not back-calculated </w:t>
      </w:r>
      <w:r w:rsidR="00A255FB">
        <w:t>length</w:t>
      </w:r>
      <w:r w:rsidR="00765E58">
        <w:t xml:space="preserve">-at-age) </w:t>
      </w:r>
      <w:r w:rsidR="00AF353B">
        <w:t>to only have on observation per individual fish.</w:t>
      </w:r>
      <w:r w:rsidR="004975E7">
        <w:t xml:space="preserve"> </w:t>
      </w:r>
      <w:r w:rsidR="003A4359">
        <w:t xml:space="preserve">To evaluate the support for </w:t>
      </w:r>
      <w:r w:rsidR="00B40DCA">
        <w:t xml:space="preserve">shared versus unique VBGE parameters for the two areas, </w:t>
      </w:r>
      <w:r w:rsidR="00914284">
        <w:t>we fit models with a dummy-coded area effect and eight combinations of shared and unique parameters</w:t>
      </w:r>
      <w:r w:rsidR="00A74168">
        <w:t xml:space="preserve">. </w:t>
      </w:r>
      <w:r w:rsidR="005B3E99">
        <w:t>For example, the full model</w:t>
      </w:r>
      <w:r w:rsidR="00DC7C8A">
        <w:t xml:space="preserve"> was: </w:t>
      </w:r>
    </w:p>
    <w:p w14:paraId="78998DED" w14:textId="267DE3A6" w:rsidR="009C77D7" w:rsidRDefault="008240E0" w:rsidP="009C77D7">
      <w:pPr>
        <w:spacing w:line="480" w:lineRule="auto"/>
        <w:ind w:firstLine="284"/>
        <w:contextualSpacing/>
        <w:jc w:val="center"/>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L</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m:t>
              </m:r>
            </m:e>
          </m:eqArr>
        </m:oMath>
      </m:oMathPara>
    </w:p>
    <w:p w14:paraId="31953391" w14:textId="533914E8" w:rsidR="00795673" w:rsidRPr="008F06C1" w:rsidRDefault="008240E0" w:rsidP="005012ED">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C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C</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W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W</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r>
                <w:rPr>
                  <w:rFonts w:ascii="Cambria Math" w:eastAsiaTheme="minorEastAsia" w:hAnsi="Cambria Math"/>
                </w:rPr>
                <m:t>#(2)</m:t>
              </m:r>
            </m:e>
          </m:eqArr>
        </m:oMath>
      </m:oMathPara>
    </w:p>
    <w:p w14:paraId="663624BE" w14:textId="01214657" w:rsidR="009C64B5" w:rsidRPr="00894076" w:rsidRDefault="008240E0" w:rsidP="005012ED">
      <w:pPr>
        <w:spacing w:line="480" w:lineRule="auto"/>
        <w:contextualSpacing/>
        <w:jc w:val="both"/>
        <w:rPr>
          <w:rFonts w:eastAsiaTheme="minorEastAsia"/>
          <w:iCs/>
        </w:rP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Cj</m:t>
                            </m:r>
                          </m:sub>
                        </m:sSub>
                      </m:e>
                    </m:mr>
                    <m:mr>
                      <m:e>
                        <m:sSub>
                          <m:sSubPr>
                            <m:ctrlPr>
                              <w:rPr>
                                <w:rFonts w:ascii="Cambria Math" w:hAnsi="Cambria Math"/>
                                <w:i/>
                              </w:rPr>
                            </m:ctrlPr>
                          </m:sSubPr>
                          <m:e>
                            <m:r>
                              <w:rPr>
                                <w:rFonts w:ascii="Cambria Math" w:hAnsi="Cambria Math"/>
                              </w:rPr>
                              <m:t>L</m:t>
                            </m:r>
                          </m:e>
                          <m:sub>
                            <m:r>
                              <w:rPr>
                                <w:rFonts w:ascii="Cambria Math" w:hAnsi="Cambria Math"/>
                              </w:rPr>
                              <m:t>∞Wj</m:t>
                            </m:r>
                          </m:sub>
                        </m:sSub>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r>
                              <w:rPr>
                                <w:rFonts w:ascii="Cambria Math" w:hAnsi="Cambria Math"/>
                              </w:rPr>
                              <m:t>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r>
                              <w:rPr>
                                <w:rFonts w:ascii="Cambria Math" w:hAnsi="Cambria Math"/>
                              </w:rPr>
                              <m:t>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C</m:t>
                                </m:r>
                              </m:sub>
                            </m:sSub>
                          </m:e>
                        </m:mr>
                        <m:mr>
                          <m:e>
                            <m:sSub>
                              <m:sSubPr>
                                <m:ctrlPr>
                                  <w:rPr>
                                    <w:rFonts w:ascii="Cambria Math" w:hAnsi="Cambria Math"/>
                                    <w:i/>
                                  </w:rPr>
                                </m:ctrlPr>
                              </m:sSubPr>
                              <m:e>
                                <m:r>
                                  <w:rPr>
                                    <w:rFonts w:ascii="Cambria Math" w:hAnsi="Cambria Math"/>
                                  </w:rPr>
                                  <m:t>L</m:t>
                                </m:r>
                              </m:e>
                              <m:sub>
                                <m:r>
                                  <w:rPr>
                                    <w:rFonts w:ascii="Cambria Math" w:hAnsi="Cambria Math"/>
                                  </w:rPr>
                                  <m:t>∞W</m:t>
                                </m:r>
                              </m:sub>
                            </m:sSub>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e>
                        </m:mr>
                      </m:m>
                    </m:e>
                  </m:d>
                </m:e>
              </m:d>
              <m:r>
                <w:rPr>
                  <w:rFonts w:ascii="Cambria Math" w:eastAsiaTheme="minorEastAsia" w:hAnsi="Cambria Math"/>
                </w:rPr>
                <m:t>#(3)</m:t>
              </m:r>
            </m:e>
          </m:eqArr>
        </m:oMath>
      </m:oMathPara>
    </w:p>
    <w:p w14:paraId="38793584" w14:textId="0D7F488E" w:rsidR="008C3839" w:rsidRDefault="005012ED" w:rsidP="003E0772">
      <w:pPr>
        <w:spacing w:line="480" w:lineRule="auto"/>
        <w:contextualSpacing/>
        <w:jc w:val="both"/>
        <w:rPr>
          <w:rFonts w:eastAsiaTheme="minorEastAsia"/>
        </w:rPr>
      </w:pPr>
      <w:r>
        <w:rPr>
          <w:rFonts w:eastAsiaTheme="minorEastAsia"/>
        </w:rPr>
        <w:t xml:space="preserve">where </w:t>
      </w:r>
      <w:r w:rsidR="00CE3C01">
        <w:rPr>
          <w:rFonts w:eastAsiaTheme="minorEastAsia"/>
        </w:rPr>
        <w:t xml:space="preserve">we assume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oMath>
      <w:r w:rsidR="00CE3C01">
        <w:rPr>
          <w:rFonts w:eastAsiaTheme="minorEastAsia"/>
          <w:iCs/>
        </w:rPr>
        <w:t xml:space="preserve"> distribution</w:t>
      </w:r>
      <w:r w:rsidR="005D4CAE">
        <w:rPr>
          <w:rFonts w:eastAsiaTheme="minorEastAsia"/>
          <w:iCs/>
        </w:rPr>
        <w:t xml:space="preserve"> </w:t>
      </w:r>
      <w:r w:rsidR="00F30818">
        <w:rPr>
          <w:rFonts w:eastAsiaTheme="minorEastAsia"/>
          <w:iCs/>
        </w:rPr>
        <w:t>for lengt</w:t>
      </w:r>
      <w:r w:rsidR="001A5139">
        <w:rPr>
          <w:rFonts w:eastAsiaTheme="minorEastAsia"/>
          <w:iCs/>
        </w:rPr>
        <w:t>h</w:t>
      </w:r>
      <w:r w:rsidR="00F30818">
        <w:rPr>
          <w:rFonts w:eastAsiaTheme="minorEastAsia"/>
          <w:iCs/>
        </w:rPr>
        <w:t>-at-age</w:t>
      </w:r>
      <w:r w:rsidR="008062DD">
        <w:rPr>
          <w:rFonts w:eastAsiaTheme="minorEastAsia"/>
          <w:iCs/>
        </w:rPr>
        <w:t xml:space="preserve"> to account for extreme observations</w:t>
      </w:r>
      <w:r w:rsidR="006959EF">
        <w:rPr>
          <w:rFonts w:eastAsiaTheme="minorEastAsia"/>
          <w:iCs/>
        </w:rPr>
        <w:t xml:space="preserve">, </w:t>
      </w:r>
      <w:r w:rsidR="00E44170">
        <w:rPr>
          <w:rFonts w:eastAsiaTheme="minorEastAsia"/>
          <w:iCs/>
        </w:rPr>
        <w:t>with</w:t>
      </w:r>
      <w:r w:rsidR="00D25FA8">
        <w:rPr>
          <w:rFonts w:eastAsiaTheme="minorEastAsia"/>
          <w:iCs/>
        </w:rPr>
        <w:t xml:space="preserve"> </w:t>
      </w:r>
      <m:oMath>
        <m:r>
          <w:rPr>
            <w:rFonts w:ascii="Cambria Math" w:eastAsiaTheme="minorEastAsia" w:hAnsi="Cambria Math"/>
          </w:rPr>
          <m:t>υ</m:t>
        </m:r>
      </m:oMath>
      <w:r w:rsidR="00EC19A5">
        <w:rPr>
          <w:rFonts w:eastAsiaTheme="minorEastAsia"/>
          <w:iCs/>
        </w:rPr>
        <w:t>,</w:t>
      </w:r>
      <w:r w:rsidR="00032162">
        <w:rPr>
          <w:rFonts w:eastAsiaTheme="minorEastAsia"/>
          <w:iCs/>
        </w:rPr>
        <w:t xml:space="preserve"> </w:t>
      </w:r>
      <m:oMath>
        <m:r>
          <w:rPr>
            <w:rFonts w:ascii="Cambria Math" w:hAnsi="Cambria Math"/>
          </w:rPr>
          <m:t>μ</m:t>
        </m:r>
      </m:oMath>
      <w:r w:rsidR="00EC19A5">
        <w:rPr>
          <w:rFonts w:eastAsiaTheme="minorEastAsia"/>
        </w:rPr>
        <w:t xml:space="preserve"> and </w:t>
      </w:r>
      <m:oMath>
        <m:r>
          <w:rPr>
            <w:rFonts w:ascii="Cambria Math" w:hAnsi="Cambria Math"/>
          </w:rPr>
          <m:t>ϕ</m:t>
        </m:r>
      </m:oMath>
      <w:r w:rsidR="006959EF" w:rsidRPr="00EF580F">
        <w:t xml:space="preserve"> </w:t>
      </w:r>
      <w:r w:rsidR="006959EF">
        <w:t>represen</w:t>
      </w:r>
      <w:r w:rsidR="00EC19A5">
        <w:t xml:space="preserve">ting the degrees of freed, mean and </w:t>
      </w:r>
      <w:r w:rsidR="006959EF" w:rsidRPr="00EF580F">
        <w:t xml:space="preserve">the </w:t>
      </w:r>
      <w:r w:rsidR="006959EF">
        <w:t>scale parameter</w:t>
      </w:r>
      <w:r w:rsidR="00C712DA">
        <w:t>.</w:t>
      </w:r>
      <w:r w:rsidR="009F1B6B">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oMath>
      <w:r>
        <w:rPr>
          <w:rFonts w:eastAsiaTheme="minorEastAsia"/>
        </w:rPr>
        <w:t xml:space="preserve"> are dummy variables </w:t>
      </w:r>
      <w:r w:rsidR="00B15E19">
        <w:rPr>
          <w:rFonts w:eastAsiaTheme="minorEastAsia"/>
        </w:rPr>
        <w:t xml:space="preserve">such that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r>
          <w:rPr>
            <w:rFonts w:ascii="Cambria Math" w:eastAsiaTheme="minorEastAsia" w:hAnsi="Cambria Math"/>
          </w:rPr>
          <m:t>=1</m:t>
        </m:r>
      </m:oMath>
      <w:r w:rsidR="00B15E19">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0</m:t>
        </m:r>
      </m:oMath>
      <w:r w:rsidR="00B15E19">
        <w:rPr>
          <w:rFonts w:eastAsiaTheme="minorEastAsia"/>
        </w:rPr>
        <w:t xml:space="preserve"> </w:t>
      </w:r>
      <w:r w:rsidR="0082507F">
        <w:rPr>
          <w:rFonts w:eastAsiaTheme="minorEastAsia"/>
        </w:rPr>
        <w:t>if it is the cold area</w:t>
      </w:r>
      <w:r w:rsidR="007A3BE0">
        <w:rPr>
          <w:rFonts w:eastAsiaTheme="minorEastAsia"/>
        </w:rPr>
        <w:t>, and vice versa</w:t>
      </w:r>
      <w:r w:rsidR="00625B15">
        <w:rPr>
          <w:rFonts w:eastAsiaTheme="minorEastAsia"/>
        </w:rPr>
        <w:t xml:space="preserve">, and </w:t>
      </w:r>
      <m:oMath>
        <m:r>
          <w:rPr>
            <w:rFonts w:ascii="Cambria Math" w:eastAsiaTheme="minorEastAsia" w:hAnsi="Cambria Math"/>
          </w:rPr>
          <m:t>C</m:t>
        </m:r>
      </m:oMath>
      <w:r w:rsidR="00625B15">
        <w:rPr>
          <w:rFonts w:eastAsiaTheme="minorEastAsia"/>
        </w:rPr>
        <w:t xml:space="preserve"> and </w:t>
      </w:r>
      <m:oMath>
        <m:r>
          <w:rPr>
            <w:rFonts w:ascii="Cambria Math" w:eastAsiaTheme="minorEastAsia" w:hAnsi="Cambria Math"/>
          </w:rPr>
          <m:t>W</m:t>
        </m:r>
      </m:oMath>
      <w:r w:rsidR="00376464">
        <w:rPr>
          <w:rFonts w:eastAsiaTheme="minorEastAsia"/>
        </w:rPr>
        <w:t xml:space="preserve"> </w:t>
      </w:r>
      <w:r w:rsidR="00625B15">
        <w:rPr>
          <w:rFonts w:eastAsiaTheme="minorEastAsia"/>
        </w:rPr>
        <w:t xml:space="preserve">subscripts indicate </w:t>
      </w:r>
      <w:r w:rsidR="00E53B0E">
        <w:rPr>
          <w:rFonts w:eastAsiaTheme="minorEastAsia"/>
        </w:rPr>
        <w:t>area-specific parameters.</w:t>
      </w:r>
      <w:r w:rsidR="00831100">
        <w:rPr>
          <w:rFonts w:eastAsiaTheme="minorEastAsia"/>
        </w:rPr>
        <w:t xml:space="preserve"> </w:t>
      </w:r>
      <w:r w:rsidR="00A60F1D">
        <w:rPr>
          <w:rFonts w:eastAsiaTheme="minorEastAsia"/>
        </w:rPr>
        <w:t xml:space="preserve">The multivariate normal distribution in Eq. 3 </w:t>
      </w:r>
      <w:r w:rsidR="00EE35E5">
        <w:rPr>
          <w:rFonts w:eastAsiaTheme="minorEastAsia"/>
        </w:rPr>
        <w:t xml:space="preserve">is the </w:t>
      </w:r>
      <w:r w:rsidR="00A43043">
        <w:rPr>
          <w:rFonts w:eastAsiaTheme="minorEastAsia"/>
        </w:rPr>
        <w:t xml:space="preserve">prior for the cohort-varying parameters </w:t>
      </w:r>
      <m:oMath>
        <m:sSub>
          <m:sSubPr>
            <m:ctrlPr>
              <w:rPr>
                <w:rFonts w:ascii="Cambria Math" w:hAnsi="Cambria Math"/>
                <w:i/>
              </w:rPr>
            </m:ctrlPr>
          </m:sSubPr>
          <m:e>
            <m:r>
              <w:rPr>
                <w:rFonts w:ascii="Cambria Math" w:hAnsi="Cambria Math"/>
              </w:rPr>
              <m:t>L</m:t>
            </m:r>
          </m:e>
          <m:sub>
            <m:r>
              <w:rPr>
                <w:rFonts w:ascii="Cambria Math" w:hAnsi="Cambria Math"/>
              </w:rPr>
              <m:t>∞Cj</m:t>
            </m:r>
          </m:sub>
        </m:sSub>
      </m:oMath>
      <w:r w:rsidR="00A43043">
        <w:rPr>
          <w:rFonts w:eastAsiaTheme="minor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Wj</m:t>
            </m:r>
          </m:sub>
        </m:sSub>
      </m:oMath>
      <w:r w:rsidR="00A43043">
        <w:rPr>
          <w:rFonts w:eastAsiaTheme="minorEastAsia"/>
        </w:rPr>
        <w:t>,</w:t>
      </w:r>
      <w:r w:rsidR="00A43043" w:rsidRPr="00F81B11">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r>
              <w:rPr>
                <w:rFonts w:ascii="Cambria Math" w:hAnsi="Cambria Math"/>
              </w:rPr>
              <m:t>j</m:t>
            </m:r>
          </m:sub>
        </m:sSub>
      </m:oMath>
      <w:r w:rsidR="00A43043">
        <w:rPr>
          <w:rFonts w:ascii="Cambria Math" w:eastAsiaTheme="minorEastAsia" w:hAnsi="Cambria Math"/>
          <w:i/>
        </w:rPr>
        <w:t xml:space="preserve"> </w:t>
      </w:r>
      <w:r w:rsidR="00A43043">
        <w:rPr>
          <w:rFonts w:eastAsiaTheme="minorEastAsia"/>
        </w:rPr>
        <w:t>and</w:t>
      </w:r>
      <w:r w:rsidR="00A43043">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r>
              <w:rPr>
                <w:rFonts w:ascii="Cambria Math" w:hAnsi="Cambria Math"/>
              </w:rPr>
              <m:t>j</m:t>
            </m:r>
          </m:sub>
        </m:sSub>
      </m:oMath>
      <w:r w:rsidR="00A43043">
        <w:rPr>
          <w:rFonts w:eastAsiaTheme="minorEastAsia"/>
        </w:rPr>
        <w:t xml:space="preserve"> (for cohorts </w:t>
      </w:r>
      <m:oMath>
        <m:r>
          <w:rPr>
            <w:rFonts w:ascii="Cambria Math" w:eastAsiaTheme="minorEastAsia" w:hAnsi="Cambria Math"/>
          </w:rPr>
          <m:t>j=1981,</m:t>
        </m:r>
      </m:oMath>
      <w:r w:rsidR="00A43043">
        <w:rPr>
          <w:rFonts w:eastAsiaTheme="minorEastAsia"/>
        </w:rPr>
        <w:t>…,1997)</w:t>
      </w:r>
      <w:r w:rsidR="00065818">
        <w:rPr>
          <w:rFonts w:eastAsiaTheme="minorEastAsia"/>
        </w:rPr>
        <w:t xml:space="preserve">, </w:t>
      </w:r>
      <w:r w:rsidR="00034735">
        <w:rPr>
          <w:rFonts w:eastAsiaTheme="minorEastAsia"/>
        </w:rPr>
        <w:t xml:space="preserve">with </w:t>
      </w:r>
      <w:r w:rsidR="00934DC1">
        <w:rPr>
          <w:rFonts w:eastAsiaTheme="minorEastAsia"/>
        </w:rPr>
        <w:t xml:space="preserve">hyper-parameters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934DC1">
        <w:rPr>
          <w:rFonts w:eastAsiaTheme="minor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W</m:t>
            </m:r>
          </m:sub>
        </m:sSub>
      </m:oMath>
      <w:r w:rsidR="00934DC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oMath>
      <w:r w:rsidR="00934DC1">
        <w:rPr>
          <w:rFonts w:eastAsiaTheme="minorEastAsia"/>
        </w:rPr>
        <w:t>,</w:t>
      </w:r>
      <w:r w:rsidR="00934DC1" w:rsidRPr="00D95AB2">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sidR="00934DC1" w:rsidRPr="00D25DFB">
        <w:rPr>
          <w:rFonts w:ascii="Cambria Math" w:eastAsiaTheme="minorEastAsia" w:hAnsi="Cambria Math"/>
          <w:iCs/>
        </w:rPr>
        <w:t xml:space="preserve"> </w:t>
      </w:r>
      <w:r w:rsidR="00934DC1">
        <w:rPr>
          <w:rFonts w:eastAsiaTheme="minorEastAsia"/>
        </w:rPr>
        <w:t xml:space="preserve">describing the </w:t>
      </w:r>
      <w:r w:rsidR="00832044">
        <w:rPr>
          <w:rFonts w:eastAsiaTheme="minorEastAsia"/>
        </w:rPr>
        <w:t xml:space="preserve">non-varying </w:t>
      </w:r>
      <w:r w:rsidR="00934DC1">
        <w:rPr>
          <w:rFonts w:eastAsiaTheme="minorEastAsia"/>
        </w:rPr>
        <w:t xml:space="preserve">population means </w:t>
      </w:r>
      <w:r w:rsidR="00AF2F01">
        <w:rPr>
          <w:rFonts w:eastAsiaTheme="minorEastAsia"/>
        </w:rPr>
        <w:t>a</w:t>
      </w:r>
      <w:r w:rsidR="00F7765D">
        <w:rPr>
          <w:rFonts w:eastAsiaTheme="minorEastAsia"/>
        </w:rPr>
        <w:t xml:space="preserve">nd </w:t>
      </w:r>
      <w:r w:rsidR="0000278B">
        <w:rPr>
          <w:rFonts w:eastAsiaTheme="minorEastAsia"/>
        </w:rPr>
        <w:t xml:space="preserve">a </w:t>
      </w:r>
      <w:r w:rsidR="00934DC1">
        <w:rPr>
          <w:rFonts w:eastAsiaTheme="minorEastAsia"/>
        </w:rPr>
        <w:t>covariance matrix</w:t>
      </w:r>
      <w:r w:rsidR="00B92E7E">
        <w:rPr>
          <w:rFonts w:eastAsiaTheme="minorEastAsia"/>
        </w:rPr>
        <w:t xml:space="preserve"> </w:t>
      </w:r>
      <w:r w:rsidR="001E3030">
        <w:rPr>
          <w:rFonts w:eastAsiaTheme="minorEastAsia"/>
        </w:rPr>
        <w:t xml:space="preserve">with the between-cohort variation </w:t>
      </w:r>
      <w:r w:rsidR="00F11F4A">
        <w:rPr>
          <w:rFonts w:eastAsiaTheme="minorEastAsia"/>
        </w:rPr>
        <w:t>alon</w:t>
      </w:r>
      <w:r w:rsidR="00387236">
        <w:rPr>
          <w:rFonts w:eastAsiaTheme="minorEastAsia"/>
        </w:rPr>
        <w:t>g</w:t>
      </w:r>
      <w:r w:rsidR="00F11F4A">
        <w:rPr>
          <w:rFonts w:eastAsiaTheme="minorEastAsia"/>
        </w:rPr>
        <w:t xml:space="preserve"> the </w:t>
      </w:r>
      <w:r w:rsidR="000D5383">
        <w:rPr>
          <w:rFonts w:eastAsiaTheme="minorEastAsia"/>
        </w:rPr>
        <w:t>diagonal</w:t>
      </w:r>
      <w:r w:rsidR="00934DC1">
        <w:rPr>
          <w:rFonts w:eastAsiaTheme="minorEastAsia"/>
        </w:rPr>
        <w:t xml:space="preserve"> (note we did not model a correlation between the parameters</w:t>
      </w:r>
      <w:r w:rsidR="00E17521">
        <w:rPr>
          <w:rFonts w:eastAsiaTheme="minorEastAsia"/>
        </w:rPr>
        <w:t xml:space="preserve"> hence off-</w:t>
      </w:r>
      <w:r w:rsidR="000D5383">
        <w:rPr>
          <w:rFonts w:eastAsiaTheme="minorEastAsia"/>
        </w:rPr>
        <w:t>diagonals</w:t>
      </w:r>
      <w:r w:rsidR="00DE38B3">
        <w:rPr>
          <w:rFonts w:eastAsiaTheme="minorEastAsia"/>
        </w:rPr>
        <w:t xml:space="preserve"> are 0</w:t>
      </w:r>
      <w:r w:rsidR="00934DC1">
        <w:rPr>
          <w:rFonts w:eastAsiaTheme="minorEastAsia"/>
        </w:rPr>
        <w:t>)</w:t>
      </w:r>
      <w:r w:rsidR="00E0720C">
        <w:rPr>
          <w:rFonts w:eastAsiaTheme="minorEastAsia"/>
        </w:rPr>
        <w:t>.</w:t>
      </w:r>
      <w:r w:rsidR="00DF6639">
        <w:rPr>
          <w:rFonts w:eastAsiaTheme="minorEastAsia"/>
        </w:rPr>
        <w:t xml:space="preserve"> </w:t>
      </w:r>
      <w:r w:rsidR="00F7029B">
        <w:rPr>
          <w:rFonts w:eastAsiaTheme="minorEastAsia"/>
        </w:rPr>
        <w:t xml:space="preserve">The remaining </w:t>
      </w:r>
      <w:r w:rsidR="00B63828">
        <w:rPr>
          <w:rFonts w:eastAsiaTheme="minorEastAsia"/>
        </w:rPr>
        <w:t xml:space="preserve">seven models </w:t>
      </w:r>
      <w:r w:rsidR="00B73C4C">
        <w:rPr>
          <w:rFonts w:eastAsiaTheme="minorEastAsia"/>
        </w:rPr>
        <w:t>include some or all parameters as common parameters, e.g</w:t>
      </w:r>
      <w:r w:rsidR="00D57BE8">
        <w:rPr>
          <w:rFonts w:eastAsiaTheme="minorEastAsia"/>
        </w:rPr>
        <w:t xml:space="preserve">., </w:t>
      </w:r>
      <w:r w:rsidR="00D57BE8">
        <w:rPr>
          <w:rFonts w:eastAsiaTheme="minorEastAsia"/>
        </w:rPr>
        <w:lastRenderedPageBreak/>
        <w:t xml:space="preserve">substituting </w:t>
      </w:r>
      <m:oMath>
        <m:sSub>
          <m:sSubPr>
            <m:ctrlPr>
              <w:rPr>
                <w:rFonts w:ascii="Cambria Math" w:hAnsi="Cambria Math"/>
                <w:i/>
              </w:rPr>
            </m:ctrlPr>
          </m:sSubPr>
          <m:e>
            <m:r>
              <w:rPr>
                <w:rFonts w:ascii="Cambria Math" w:hAnsi="Cambria Math"/>
              </w:rPr>
              <m:t>L</m:t>
            </m:r>
          </m:e>
          <m:sub>
            <m:r>
              <w:rPr>
                <w:rFonts w:ascii="Cambria Math" w:hAnsi="Cambria Math"/>
              </w:rPr>
              <m:t>∞Cj</m:t>
            </m:r>
          </m:sub>
        </m:sSub>
      </m:oMath>
      <w:r w:rsidR="00C87588">
        <w:rPr>
          <w:rFonts w:eastAsiaTheme="minorEastAsia"/>
        </w:rPr>
        <w:t xml:space="preserve"> and </w:t>
      </w:r>
      <m:oMath>
        <m:sSub>
          <m:sSubPr>
            <m:ctrlPr>
              <w:rPr>
                <w:rFonts w:ascii="Cambria Math" w:hAnsi="Cambria Math"/>
                <w:i/>
              </w:rPr>
            </m:ctrlPr>
          </m:sSubPr>
          <m:e>
            <m:r>
              <w:rPr>
                <w:rFonts w:ascii="Cambria Math" w:hAnsi="Cambria Math"/>
              </w:rPr>
              <m:t>L</m:t>
            </m:r>
          </m:e>
          <m:sub>
            <m:r>
              <w:rPr>
                <w:rFonts w:ascii="Cambria Math" w:hAnsi="Cambria Math"/>
              </w:rPr>
              <m:t>∞Wj</m:t>
            </m:r>
          </m:sub>
        </m:sSub>
      </m:oMath>
      <w:r w:rsidR="00C87588">
        <w:rPr>
          <w:rFonts w:eastAsiaTheme="minorEastAsia"/>
        </w:rPr>
        <w:t xml:space="preserve"> with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sidR="00C87588">
        <w:rPr>
          <w:rFonts w:eastAsiaTheme="minorEastAsia"/>
        </w:rPr>
        <w:t xml:space="preserve">. </w:t>
      </w:r>
      <w:r w:rsidR="00CC4BF7">
        <w:rPr>
          <w:rFonts w:eastAsiaTheme="minorEastAsia"/>
        </w:rPr>
        <w:t xml:space="preserve">To aid convergence of this non-linear model, </w:t>
      </w:r>
      <w:r w:rsidR="00C043E2">
        <w:rPr>
          <w:rFonts w:eastAsiaTheme="minorEastAsia"/>
        </w:rPr>
        <w:t xml:space="preserve">we used </w:t>
      </w:r>
      <w:r w:rsidR="00FE32AA">
        <w:rPr>
          <w:rFonts w:eastAsiaTheme="minorEastAsia"/>
        </w:rPr>
        <w:t xml:space="preserve">informative priors </w:t>
      </w:r>
      <w:r w:rsidR="00E5041A">
        <w:rPr>
          <w:rFonts w:eastAsiaTheme="minorEastAsia"/>
        </w:rPr>
        <w:t xml:space="preserve">that we chose </w:t>
      </w:r>
      <w:r w:rsidR="001B17BD">
        <w:rPr>
          <w:rFonts w:eastAsiaTheme="minorEastAsia"/>
        </w:rPr>
        <w:t xml:space="preserve">after </w:t>
      </w:r>
      <w:r w:rsidR="00A601CF">
        <w:rPr>
          <w:rFonts w:eastAsiaTheme="minorEastAsia"/>
        </w:rPr>
        <w:t xml:space="preserve">visualizing </w:t>
      </w:r>
      <w:r w:rsidR="00DC3A85">
        <w:rPr>
          <w:rFonts w:eastAsiaTheme="minorEastAsia"/>
        </w:rPr>
        <w:t>draws</w:t>
      </w:r>
      <w:r w:rsidR="001036C6">
        <w:rPr>
          <w:rFonts w:eastAsiaTheme="minorEastAsia"/>
        </w:rPr>
        <w:t xml:space="preserve"> </w:t>
      </w:r>
      <w:r w:rsidR="001B17BD">
        <w:rPr>
          <w:rFonts w:eastAsiaTheme="minorEastAsia"/>
        </w:rPr>
        <w:t xml:space="preserve">from </w:t>
      </w:r>
      <w:r w:rsidR="00BB117E">
        <w:rPr>
          <w:rFonts w:eastAsiaTheme="minorEastAsia"/>
        </w:rPr>
        <w:t xml:space="preserve">prior predictive </w:t>
      </w:r>
      <w:r w:rsidR="000F2907">
        <w:rPr>
          <w:rFonts w:eastAsiaTheme="minorEastAsia"/>
        </w:rPr>
        <w:t>distribution</w:t>
      </w:r>
      <w:r w:rsidR="00560498">
        <w:rPr>
          <w:rFonts w:eastAsiaTheme="minorEastAsia"/>
        </w:rPr>
        <w:t>s</w:t>
      </w:r>
      <w:r w:rsidR="00873FFD">
        <w:rPr>
          <w:rFonts w:eastAsiaTheme="minorEastAsia"/>
        </w:rPr>
        <w:t xml:space="preserve"> </w:t>
      </w:r>
      <w:r w:rsidR="008747F6">
        <w:rPr>
          <w:rFonts w:eastAsiaTheme="minorEastAsia"/>
        </w:rPr>
        <w:fldChar w:fldCharType="begin"/>
      </w:r>
      <w:r w:rsidR="008747F6">
        <w:rPr>
          <w:rFonts w:eastAsiaTheme="minorEastAsia"/>
        </w:rPr>
        <w:instrText xml:space="preserve"> ADDIN ZOTERO_ITEM CSL_CITATION {"citationID":"KCrIo5tt","properties":{"formattedCitation":"(Wesner &amp; Pomeranz 2021)","plainCitation":"(Wesner &amp; Pomeranz 2021)","noteIndex":0},"citationItems":[{"id":2857,"uris":["http://zotero.org/users/6116610/items/SDWI7XHE"],"uri":["http://zotero.org/users/6116610/items/SDWI7XHE"],"itemData":{"id":2857,"type":"article-journal","abstract":"Bayesian data analysis is increasingly used in ecology, but prior specification remains focused on choosing non-informative priors (e.g., flat or vague priors). One barrier to choosing more informative priors is that priors must be specified on model parameters (e.g., intercepts, slopes, and sigmas), but prior knowledge often exists on the level of the response variable. This is particularly true for common models in ecology, like generalized linear mixed models that have a link function and potentially dozens of parameters, each of which needs a prior distribution. We suggest that this difficulty can be overcome by simulating from the prior predictive distribution and visualizing the results on the scale of the response variable. In doing so, some common choices for non-informative priors on parameters can easily be seen to produce biologically impossible values of response variables. Such implications of prior choices are difficult to foresee without visualization. We demonstrate a workflow for prior selection using simulation and visualization with two ecological examples (predator–prey body sizes and spider responses to food competition). This approach is not new, but its adoption by ecologists will help to better incorporate prior information in ecological models, thereby maximizing one of the benefits of Bayesian data analysis.","container-title":"Ecosphere","DOI":"10.1002/ecs2.3739","ISSN":"2150-8925","issue":"9","language":"en","note":"_eprint: https://onlinelibrary.wiley.com/doi/pdf/10.1002/ecs2.3739","page":"e03739","source":"Wiley Online Library","title":"Choosing priors in Bayesian ecological models by simulating from the prior predictive distribution","volume":"12","author":[{"family":"Wesner","given":"Jeff S."},{"family":"Pomeranz","given":"Justin P. F."}],"issued":{"date-parts":[["2021"]]}}}],"schema":"https://github.com/citation-style-language/schema/raw/master/csl-citation.json"} </w:instrText>
      </w:r>
      <w:r w:rsidR="008747F6">
        <w:rPr>
          <w:rFonts w:eastAsiaTheme="minorEastAsia"/>
        </w:rPr>
        <w:fldChar w:fldCharType="separate"/>
      </w:r>
      <w:r w:rsidR="008747F6">
        <w:rPr>
          <w:rFonts w:eastAsiaTheme="minorEastAsia"/>
          <w:noProof/>
        </w:rPr>
        <w:t>(Wesner &amp; Pomeranz 2021)</w:t>
      </w:r>
      <w:r w:rsidR="008747F6">
        <w:rPr>
          <w:rFonts w:eastAsiaTheme="minorEastAsia"/>
        </w:rPr>
        <w:fldChar w:fldCharType="end"/>
      </w:r>
      <w:r w:rsidR="008747F6">
        <w:rPr>
          <w:rFonts w:eastAsiaTheme="minorEastAsia"/>
        </w:rPr>
        <w:t xml:space="preserve"> </w:t>
      </w:r>
      <w:r w:rsidR="0007697F">
        <w:rPr>
          <w:rFonts w:eastAsiaTheme="minorEastAsia"/>
        </w:rPr>
        <w:t>using probable parameter values</w:t>
      </w:r>
      <w:r w:rsidR="00CD4DC8">
        <w:rPr>
          <w:rFonts w:eastAsiaTheme="minorEastAsia"/>
        </w:rPr>
        <w:t xml:space="preserve"> </w:t>
      </w:r>
      <w:r w:rsidR="000F2907">
        <w:rPr>
          <w:rFonts w:eastAsiaTheme="minorEastAsia"/>
        </w:rPr>
        <w:t xml:space="preserve"> </w:t>
      </w:r>
      <w:r w:rsidR="00A70D39">
        <w:rPr>
          <w:rFonts w:eastAsiaTheme="minorEastAsia"/>
        </w:rPr>
        <w:t xml:space="preserve">(see </w:t>
      </w:r>
      <w:r w:rsidR="00A70D39" w:rsidRPr="00A70D39">
        <w:rPr>
          <w:rFonts w:eastAsiaTheme="minorEastAsia"/>
          <w:i/>
          <w:iCs/>
        </w:rPr>
        <w:t>Supporting Information</w:t>
      </w:r>
      <w:r w:rsidR="00A70D39">
        <w:rPr>
          <w:rFonts w:eastAsiaTheme="minorEastAsia"/>
          <w:i/>
          <w:iCs/>
        </w:rPr>
        <w:t>)</w:t>
      </w:r>
      <w:r w:rsidR="00A70D39" w:rsidRPr="006E7E94">
        <w:rPr>
          <w:rFonts w:eastAsiaTheme="minorEastAsia"/>
        </w:rPr>
        <w:t>.</w:t>
      </w:r>
      <w:r w:rsidR="00A446A0">
        <w:rPr>
          <w:rFonts w:eastAsiaTheme="minorEastAsia"/>
        </w:rPr>
        <w:t xml:space="preserve"> We used the same prior</w:t>
      </w:r>
      <w:r w:rsidR="00975D4E">
        <w:rPr>
          <w:rFonts w:eastAsiaTheme="minorEastAsia"/>
        </w:rPr>
        <w:t xml:space="preserve"> </w:t>
      </w:r>
      <w:r w:rsidR="005A334E">
        <w:rPr>
          <w:rFonts w:eastAsiaTheme="minorEastAsia"/>
        </w:rPr>
        <w:t>for each parameter</w:t>
      </w:r>
      <w:r w:rsidR="008C0A18">
        <w:rPr>
          <w:rFonts w:eastAsiaTheme="minorEastAsia"/>
        </w:rPr>
        <w:t xml:space="preserve"> for both </w:t>
      </w:r>
      <w:r w:rsidR="00566D8F">
        <w:rPr>
          <w:rFonts w:eastAsiaTheme="minorEastAsia"/>
        </w:rPr>
        <w:t xml:space="preserve">areas to </w:t>
      </w:r>
      <w:r w:rsidR="000E0C47">
        <w:rPr>
          <w:rFonts w:eastAsiaTheme="minorEastAsia"/>
        </w:rPr>
        <w:t>not</w:t>
      </w:r>
      <w:r w:rsidR="00BC7003">
        <w:rPr>
          <w:rFonts w:eastAsiaTheme="minorEastAsia"/>
        </w:rPr>
        <w:t xml:space="preserve"> give </w:t>
      </w:r>
      <w:r w:rsidR="00F00C44">
        <w:rPr>
          <w:rFonts w:eastAsiaTheme="minorEastAsia"/>
        </w:rPr>
        <w:t xml:space="preserve">introduce </w:t>
      </w:r>
      <w:r w:rsidR="00DA0150">
        <w:rPr>
          <w:rFonts w:eastAsiaTheme="minorEastAsia"/>
        </w:rPr>
        <w:t>any other sources of difference</w:t>
      </w:r>
      <w:r w:rsidR="00CD126D">
        <w:rPr>
          <w:rFonts w:eastAsiaTheme="minorEastAsia"/>
        </w:rPr>
        <w:t>s in parameter estimates between areas.</w:t>
      </w:r>
      <w:r w:rsidR="00BF23EA">
        <w:rPr>
          <w:rFonts w:eastAsiaTheme="minorEastAsia"/>
        </w:rPr>
        <w:t xml:space="preserve"> </w:t>
      </w:r>
      <w:r w:rsidR="00BF4E7C">
        <w:rPr>
          <w:rFonts w:eastAsiaTheme="minorEastAsia"/>
        </w:rPr>
        <w:t>T</w:t>
      </w:r>
      <w:r w:rsidR="00BF23EA">
        <w:rPr>
          <w:rFonts w:eastAsiaTheme="minorEastAsia"/>
        </w:rPr>
        <w:t>he following priors</w:t>
      </w:r>
      <w:r w:rsidR="00114A8B">
        <w:rPr>
          <w:rFonts w:eastAsiaTheme="minorEastAsia"/>
        </w:rPr>
        <w:t xml:space="preserve"> for the VBGE model</w:t>
      </w:r>
      <w:r w:rsidR="002A3CBA">
        <w:rPr>
          <w:rFonts w:eastAsiaTheme="minor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C,W</m:t>
            </m:r>
          </m:sub>
        </m:sSub>
        <m:r>
          <w:rPr>
            <w:rFonts w:ascii="Cambria Math" w:hAnsi="Cambria Math"/>
          </w:rPr>
          <m:t>~</m:t>
        </m:r>
        <m:r>
          <m:rPr>
            <m:sty m:val="p"/>
          </m:rPr>
          <w:rPr>
            <w:rFonts w:ascii="Cambria Math" w:hAnsi="Cambria Math"/>
          </w:rPr>
          <m:t>N</m:t>
        </m:r>
        <m:d>
          <m:dPr>
            <m:ctrlPr>
              <w:rPr>
                <w:rFonts w:ascii="Cambria Math" w:hAnsi="Cambria Math"/>
                <w:iCs/>
              </w:rPr>
            </m:ctrlPr>
          </m:dPr>
          <m:e>
            <m:r>
              <m:rPr>
                <m:sty m:val="p"/>
              </m:rPr>
              <w:rPr>
                <w:rFonts w:ascii="Cambria Math" w:hAnsi="Cambria Math"/>
              </w:rPr>
              <m:t>45,20</m:t>
            </m:r>
          </m:e>
        </m:d>
      </m:oMath>
      <w:r w:rsidR="003E0772">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K</m:t>
            </m:r>
          </m:e>
          <m:sub>
            <m:r>
              <w:rPr>
                <w:rFonts w:ascii="Cambria Math" w:eastAsiaTheme="minorEastAsia" w:hAnsi="Cambria Math"/>
              </w:rPr>
              <m:t>C,W</m:t>
            </m:r>
          </m:sub>
        </m:sSub>
        <m:r>
          <w:rPr>
            <w:rFonts w:ascii="Cambria Math" w:eastAsiaTheme="minorEastAsia" w:hAnsi="Cambria Math"/>
          </w:rPr>
          <m:t>~</m:t>
        </m:r>
        <m:r>
          <m:rPr>
            <m:sty m:val="p"/>
          </m:rPr>
          <w:rPr>
            <w:rFonts w:ascii="Cambria Math" w:eastAsiaTheme="minorEastAsia" w:hAnsi="Cambria Math"/>
          </w:rPr>
          <m:t>U</m:t>
        </m:r>
        <m:d>
          <m:dPr>
            <m:ctrlPr>
              <w:rPr>
                <w:rFonts w:ascii="Cambria Math" w:eastAsiaTheme="minorEastAsia" w:hAnsi="Cambria Math"/>
              </w:rPr>
            </m:ctrlPr>
          </m:dPr>
          <m:e>
            <m:r>
              <m:rPr>
                <m:sty m:val="p"/>
              </m:rPr>
              <w:rPr>
                <w:rFonts w:ascii="Cambria Math" w:eastAsiaTheme="minorEastAsia" w:hAnsi="Cambria Math"/>
              </w:rPr>
              <m:t>0, 0.06</m:t>
            </m:r>
          </m:e>
        </m:d>
      </m:oMath>
      <w:r w:rsidR="00661129">
        <w:rPr>
          <w:rFonts w:eastAsiaTheme="minorEastAsia"/>
        </w:rPr>
        <w:t xml:space="preserve"> (uniform to facilitate convergence)</w:t>
      </w:r>
      <w:r w:rsidR="003E077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C,W</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Cs/>
              </w:rPr>
            </m:ctrlPr>
          </m:dPr>
          <m:e>
            <m:r>
              <m:rPr>
                <m:sty m:val="p"/>
              </m:rPr>
              <w:rPr>
                <w:rFonts w:ascii="Cambria Math" w:eastAsiaTheme="minorEastAsia" w:hAnsi="Cambria Math"/>
              </w:rPr>
              <m:t>-0.5, 1</m:t>
            </m:r>
          </m:e>
        </m:d>
      </m:oMath>
      <w:r w:rsidR="003E0772">
        <w:rPr>
          <w:rFonts w:eastAsiaTheme="minorEastAsia"/>
          <w:iCs/>
        </w:rPr>
        <w:t xml:space="preserve">, </w:t>
      </w:r>
      <m:oMath>
        <m:r>
          <w:rPr>
            <w:rFonts w:ascii="Cambria Math" w:eastAsiaTheme="minorEastAsia" w:hAnsi="Cambria Math"/>
          </w:rPr>
          <m:t>σ~</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3,0,2.5</m:t>
            </m:r>
          </m:e>
        </m:d>
      </m:oMath>
      <w:r w:rsidR="003E0772">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σ</m:t>
            </m:r>
          </m:e>
          <m:sub>
            <m:r>
              <w:rPr>
                <w:rFonts w:ascii="Cambria Math" w:eastAsiaTheme="minorEastAsia" w:hAnsi="Cambria Math"/>
              </w:rPr>
              <m:t>P</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3,0,2.5</m:t>
            </m:r>
          </m:e>
        </m:d>
      </m:oMath>
      <w:r w:rsidR="006376A5">
        <w:rPr>
          <w:rFonts w:eastAsiaTheme="minorEastAsia"/>
          <w:iCs/>
        </w:rPr>
        <w:t xml:space="preserve"> (where </w:t>
      </w:r>
      <m:oMath>
        <m:r>
          <w:rPr>
            <w:rFonts w:ascii="Cambria Math" w:eastAsiaTheme="minorEastAsia" w:hAnsi="Cambria Math"/>
          </w:rPr>
          <m:t>p</m:t>
        </m:r>
      </m:oMath>
      <w:r w:rsidR="006376A5">
        <w:rPr>
          <w:rFonts w:eastAsiaTheme="minorEastAsia"/>
          <w:iCs/>
        </w:rPr>
        <w:t xml:space="preserve"> is one of the following parameters:</w:t>
      </w:r>
      <w:r w:rsidR="006376A5" w:rsidRPr="006376A5">
        <w:rPr>
          <w:rFonts w:ascii="Cambria Math" w:hAnsi="Cambria Math"/>
          <w:i/>
        </w:rPr>
        <w:t xml:space="preserv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6376A5">
        <w:rPr>
          <w:rFonts w:ascii="Cambria Math" w:eastAsiaTheme="minorEastAsia" w:hAnsi="Cambria Math"/>
          <w:i/>
        </w:rPr>
        <w:t xml:space="preserve">, </w:t>
      </w:r>
      <m:oMath>
        <m:sSub>
          <m:sSubPr>
            <m:ctrlPr>
              <w:rPr>
                <w:rFonts w:ascii="Cambria Math" w:hAnsi="Cambria Math"/>
                <w:i/>
              </w:rPr>
            </m:ctrlPr>
          </m:sSubPr>
          <m:e>
            <m:r>
              <w:rPr>
                <w:rFonts w:ascii="Cambria Math" w:hAnsi="Cambria Math"/>
              </w:rPr>
              <m:t>L</m:t>
            </m:r>
          </m:e>
          <m:sub>
            <m:r>
              <w:rPr>
                <w:rFonts w:ascii="Cambria Math" w:hAnsi="Cambria Math"/>
              </w:rPr>
              <m:t>∞W</m:t>
            </m:r>
          </m:sub>
        </m:sSub>
      </m:oMath>
      <w:r w:rsidR="006376A5">
        <w:rPr>
          <w:rFonts w:eastAsiaTheme="minorEastAsia"/>
          <w:iCs/>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oMath>
      <w:r w:rsidR="006376A5">
        <w:rPr>
          <w:rFonts w:eastAsiaTheme="minorEastAsia"/>
        </w:rPr>
        <w:t>,</w:t>
      </w:r>
      <w:r w:rsidR="006376A5">
        <w:rPr>
          <w:rFonts w:eastAsiaTheme="minorEastAsia"/>
          <w:iCs/>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sidR="003E0772">
        <w:rPr>
          <w:rFonts w:eastAsiaTheme="minorEastAsia"/>
          <w:iCs/>
        </w:rPr>
        <w:t xml:space="preserve">, </w:t>
      </w:r>
      <w:r w:rsidR="00860649">
        <w:rPr>
          <w:rFonts w:eastAsiaTheme="minorEastAsia"/>
          <w:iCs/>
        </w:rPr>
        <w:t xml:space="preserve">and </w:t>
      </w:r>
      <m:oMath>
        <m:r>
          <w:rPr>
            <w:rFonts w:ascii="Cambria Math" w:eastAsiaTheme="minorEastAsia" w:hAnsi="Cambria Math"/>
          </w:rPr>
          <m:t>υ~</m:t>
        </m:r>
        <m:r>
          <m:rPr>
            <m:sty m:val="p"/>
          </m:rPr>
          <w:rPr>
            <w:rFonts w:ascii="Cambria Math" w:eastAsiaTheme="minorEastAsia" w:hAnsi="Cambria Math"/>
          </w:rPr>
          <m:t>gamma(2,0.1)</m:t>
        </m:r>
      </m:oMath>
      <w:r w:rsidR="002A1E15">
        <w:rPr>
          <w:rFonts w:eastAsiaTheme="minorEastAsia"/>
        </w:rPr>
        <w:t>.</w:t>
      </w:r>
    </w:p>
    <w:p w14:paraId="670F392A" w14:textId="48392F7A" w:rsidR="001B1F3D" w:rsidRDefault="00A71344" w:rsidP="00390D17">
      <w:pPr>
        <w:spacing w:line="480" w:lineRule="auto"/>
        <w:ind w:firstLine="284"/>
        <w:contextualSpacing/>
        <w:jc w:val="both"/>
        <w:rPr>
          <w:rFonts w:eastAsiaTheme="minorEastAsia"/>
        </w:rPr>
      </w:pPr>
      <w:r>
        <w:rPr>
          <w:rFonts w:eastAsiaTheme="minorEastAsia"/>
        </w:rPr>
        <w:t>We estimated growth</w:t>
      </w:r>
      <w:r w:rsidR="00282638">
        <w:rPr>
          <w:rFonts w:eastAsiaTheme="minorEastAsia"/>
        </w:rPr>
        <w:t>…</w:t>
      </w:r>
    </w:p>
    <w:p w14:paraId="12D16782" w14:textId="7CD79555" w:rsidR="00586A4A" w:rsidRDefault="002F472D" w:rsidP="008F1650">
      <w:pPr>
        <w:spacing w:line="480" w:lineRule="auto"/>
        <w:contextualSpacing/>
        <w:jc w:val="both"/>
      </w:pPr>
      <w:r>
        <w:t>Growth, geometric, allometric</w:t>
      </w:r>
    </w:p>
    <w:p w14:paraId="189811B2" w14:textId="3EE7AFFF" w:rsidR="002F472D" w:rsidRDefault="002F472D" w:rsidP="008F1650">
      <w:pPr>
        <w:spacing w:line="480" w:lineRule="auto"/>
        <w:contextualSpacing/>
        <w:jc w:val="both"/>
      </w:pPr>
      <w:r>
        <w:t>Mortality, Z, instant</w:t>
      </w:r>
    </w:p>
    <w:p w14:paraId="59579FCE" w14:textId="39992DE9" w:rsidR="002F472D" w:rsidRDefault="002F472D" w:rsidP="008F1650">
      <w:pPr>
        <w:spacing w:line="480" w:lineRule="auto"/>
        <w:contextualSpacing/>
        <w:jc w:val="both"/>
      </w:pPr>
      <w:r>
        <w:t xml:space="preserve">Size spectrum, weight, </w:t>
      </w:r>
      <w:proofErr w:type="gramStart"/>
      <w:r>
        <w:t>Edwards</w:t>
      </w:r>
      <w:proofErr w:type="gramEnd"/>
      <w:r>
        <w:t xml:space="preserve"> method…</w:t>
      </w:r>
    </w:p>
    <w:p w14:paraId="44831877" w14:textId="77777777" w:rsidR="00865F92" w:rsidRPr="005740FE" w:rsidRDefault="00865F92" w:rsidP="008F1650">
      <w:pPr>
        <w:spacing w:line="480" w:lineRule="auto"/>
        <w:contextualSpacing/>
        <w:jc w:val="both"/>
      </w:pPr>
    </w:p>
    <w:p w14:paraId="7EFB1D9B" w14:textId="2ED01270" w:rsidR="002A3AF7" w:rsidRDefault="00021BDA" w:rsidP="00630F83">
      <w:pPr>
        <w:spacing w:line="480" w:lineRule="auto"/>
        <w:ind w:firstLine="284"/>
        <w:contextualSpacing/>
        <w:jc w:val="both"/>
      </w:pPr>
      <w:r>
        <w:t xml:space="preserve">All analyses were done using </w:t>
      </w:r>
      <w:r w:rsidR="00D27C50" w:rsidRPr="00C8182D">
        <w:rPr>
          <w:i/>
          <w:iCs/>
        </w:rPr>
        <w:t>R</w:t>
      </w:r>
      <w:r w:rsidR="00F713D0">
        <w:t xml:space="preserve"> </w:t>
      </w:r>
      <w:r w:rsidR="009C6C83">
        <w:fldChar w:fldCharType="begin"/>
      </w:r>
      <w:r w:rsidR="009C6C83">
        <w:instrText xml:space="preserve"> ADDIN ZOTERO_ITEM CSL_CITATION {"citationID":"25fDhF1d","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009C6C83">
        <w:fldChar w:fldCharType="separate"/>
      </w:r>
      <w:r w:rsidR="009C6C83">
        <w:rPr>
          <w:noProof/>
        </w:rPr>
        <w:t>(R Core Team 2020)</w:t>
      </w:r>
      <w:r w:rsidR="009C6C83">
        <w:fldChar w:fldCharType="end"/>
      </w:r>
      <w:r w:rsidR="009C6C83">
        <w:t xml:space="preserve"> version </w:t>
      </w:r>
      <w:r w:rsidR="00356B9D">
        <w:t>4.0.2</w:t>
      </w:r>
      <w:r w:rsidR="003E4379">
        <w:t>.</w:t>
      </w:r>
      <w:r>
        <w:t xml:space="preserve"> </w:t>
      </w:r>
      <w:r w:rsidR="000D6291">
        <w:t>The packages</w:t>
      </w:r>
      <w:r w:rsidR="00FE52B8">
        <w:t xml:space="preserve"> </w:t>
      </w:r>
      <w:r w:rsidR="000D6291">
        <w:t>withi</w:t>
      </w:r>
      <w:r w:rsidR="00FE52B8">
        <w:t>n</w:t>
      </w:r>
      <w:r w:rsidR="000D6291">
        <w:t xml:space="preserve"> the </w:t>
      </w:r>
      <w:proofErr w:type="spellStart"/>
      <w:r w:rsidR="000D6291" w:rsidRPr="000D6291">
        <w:rPr>
          <w:i/>
          <w:iCs/>
        </w:rPr>
        <w:t>tidyverse</w:t>
      </w:r>
      <w:proofErr w:type="spellEnd"/>
      <w:r w:rsidR="000D6291">
        <w:t xml:space="preserve"> </w:t>
      </w:r>
      <w:r w:rsidR="009D35C6">
        <w:fldChar w:fldCharType="begin"/>
      </w:r>
      <w:r w:rsidR="009D35C6">
        <w:instrText xml:space="preserve"> ADDIN ZOTERO_ITEM CSL_CITATION {"citationID":"WgwkE8wo","properties":{"formattedCitation":"(Wickham {\\i{}et al.} 2019)","plainCitation":"(Wickham et al. 2019)","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schema":"https://github.com/citation-style-language/schema/raw/master/csl-citation.json"} </w:instrText>
      </w:r>
      <w:r w:rsidR="009D35C6">
        <w:fldChar w:fldCharType="separate"/>
      </w:r>
      <w:r w:rsidR="009D35C6" w:rsidRPr="009D35C6">
        <w:rPr>
          <w:lang w:val="en-GB"/>
        </w:rPr>
        <w:t xml:space="preserve">(Wickham </w:t>
      </w:r>
      <w:r w:rsidR="009D35C6" w:rsidRPr="009D35C6">
        <w:rPr>
          <w:i/>
          <w:iCs/>
          <w:lang w:val="en-GB"/>
        </w:rPr>
        <w:t>et al.</w:t>
      </w:r>
      <w:r w:rsidR="009D35C6" w:rsidRPr="009D35C6">
        <w:rPr>
          <w:lang w:val="en-GB"/>
        </w:rPr>
        <w:t xml:space="preserve"> 2019)</w:t>
      </w:r>
      <w:r w:rsidR="009D35C6">
        <w:fldChar w:fldCharType="end"/>
      </w:r>
      <w:r w:rsidR="00906E31">
        <w:t xml:space="preserve"> </w:t>
      </w:r>
      <w:r w:rsidR="007D4362">
        <w:t xml:space="preserve">collection </w:t>
      </w:r>
      <w:r w:rsidR="00F751EA">
        <w:t>were used</w:t>
      </w:r>
      <w:r w:rsidR="00A30AB1">
        <w:t xml:space="preserve"> </w:t>
      </w:r>
      <w:r w:rsidR="00E93264">
        <w:t>to processes and visualize data</w:t>
      </w:r>
      <w:r w:rsidR="0030699A">
        <w:t>. Models where fit using the R-package `</w:t>
      </w:r>
      <w:r w:rsidR="0030699A" w:rsidRPr="004F7897">
        <w:rPr>
          <w:i/>
          <w:iCs/>
        </w:rPr>
        <w:t>brms</w:t>
      </w:r>
      <w:r w:rsidR="0030699A">
        <w:rPr>
          <w:i/>
          <w:iCs/>
        </w:rPr>
        <w:t xml:space="preserve">` </w:t>
      </w:r>
      <w:r w:rsidR="0030699A">
        <w:rPr>
          <w:i/>
          <w:iCs/>
        </w:rPr>
        <w:fldChar w:fldCharType="begin"/>
      </w:r>
      <w:r w:rsidR="0030699A">
        <w:rPr>
          <w:i/>
          <w:iCs/>
        </w:rPr>
        <w:instrText xml:space="preserve"> ADDIN ZOTERO_ITEM CSL_CITATION {"citationID":"pFEwhpU0","properties":{"formattedCitation":"(B\\uc0\\u252{}rkner 2017)","plainCitation":"(Bürkner 2017)","noteIndex":0},"citationItems":[{"id":813,"uris":["http://zotero.org/users/6116610/items/PAQIC972"],"uri":["http://zotero.org/users/6116610/items/PAQIC972"],"itemData":{"id":813,"type":"article-journal","abstract":"The brms package implements Bayesian multilevel models in R using the probabilistic programming language Stan. A wide range of distributions and link functions are supported, allowing users to ﬁt – among others – linear, robust linear, binomial, Poisson, survival, ordinal, zero-inﬂated, hurdle, and even non-linear models all in a multilevel context. Further modeling options include autocorrelation of the response variable, user deﬁned covariance structures, censored data, as well as meta-analytic standard errors. Prior speciﬁcations are ﬂexible and explicitly encourage users to apply prior distributions that actually reﬂect their beliefs. In addition, model ﬁt can easily be assessed and compared with the Watanabe-Akaike information criterion and leave-one-out cross-validation.","container-title":"Journal of Statistical Software","DOI":"10.18637/jss.v080.i01","ISSN":"1548-7660","issue":"1","language":"en","source":"Crossref","title":"&lt;b&gt;brms&lt;/b&gt; : An &lt;i&gt;R&lt;/i&gt; Package for Bayesian Multilevel Models Using &lt;i&gt;Stan&lt;/i&gt;","title-short":"&lt;b&gt;brms&lt;/b&gt;","URL":"http://www.jstatsoft.org/v80/i01/","volume":"80","author":[{"family":"Bürkner","given":"Paul-Christian"}],"accessed":{"date-parts":[["2019",9,27]]},"issued":{"date-parts":[["2017"]]}}}],"schema":"https://github.com/citation-style-language/schema/raw/master/csl-citation.json"} </w:instrText>
      </w:r>
      <w:r w:rsidR="0030699A">
        <w:rPr>
          <w:i/>
          <w:iCs/>
        </w:rPr>
        <w:fldChar w:fldCharType="separate"/>
      </w:r>
      <w:r w:rsidR="0030699A" w:rsidRPr="00507072">
        <w:rPr>
          <w:lang w:val="en-GB"/>
        </w:rPr>
        <w:t>(Bürkner 2017)</w:t>
      </w:r>
      <w:r w:rsidR="0030699A">
        <w:rPr>
          <w:i/>
          <w:iCs/>
        </w:rPr>
        <w:fldChar w:fldCharType="end"/>
      </w:r>
      <w:r w:rsidR="0030699A">
        <w:rPr>
          <w:i/>
          <w:iCs/>
        </w:rPr>
        <w:t>.</w:t>
      </w:r>
      <w:r w:rsidR="009A3A42">
        <w:t xml:space="preserve"> </w:t>
      </w:r>
      <w:r w:rsidR="00852E2C">
        <w:t>We used 3 chains</w:t>
      </w:r>
      <w:r w:rsidR="003E5277">
        <w:t xml:space="preserve"> and 4000 iteration</w:t>
      </w:r>
      <w:r w:rsidR="00B91C89">
        <w:t>s in total per chain.</w:t>
      </w:r>
      <w:r w:rsidR="001C5A98">
        <w:t xml:space="preserve"> </w:t>
      </w:r>
      <w:r w:rsidR="00EC79FD">
        <w:t>Sub-</w:t>
      </w:r>
      <w:r w:rsidR="00CC0B42">
        <w:t>models</w:t>
      </w:r>
      <w:r w:rsidR="00EF52C9">
        <w:t xml:space="preserve"> </w:t>
      </w:r>
      <w:r w:rsidR="00A94996">
        <w:t xml:space="preserve">were compared </w:t>
      </w:r>
      <w:r w:rsidR="0081432B">
        <w:t>by evaluating</w:t>
      </w:r>
      <w:r w:rsidR="00D40F0F">
        <w:t xml:space="preserve"> their </w:t>
      </w:r>
      <w:r w:rsidR="001154C3" w:rsidRPr="001154C3">
        <w:t xml:space="preserve">expected predictive accuracy </w:t>
      </w:r>
      <w:r w:rsidR="00D75A25">
        <w:t>(</w:t>
      </w:r>
      <w:r w:rsidR="00D75A25" w:rsidRPr="00D75A25">
        <w:t>expected log pointwise predictive density</w:t>
      </w:r>
      <w:r w:rsidR="00D75A25">
        <w:t>)</w:t>
      </w:r>
      <w:r w:rsidR="003B3756">
        <w:t xml:space="preserve"> </w:t>
      </w:r>
      <w:r w:rsidR="007C2A9D">
        <w:t xml:space="preserve">using </w:t>
      </w:r>
      <w:r w:rsidR="003D3AC3" w:rsidRPr="003D3AC3">
        <w:t>leave-one-out cross-validation</w:t>
      </w:r>
      <w:r w:rsidR="00DD4D5A">
        <w:t xml:space="preserve"> (LOO-CV)</w:t>
      </w:r>
      <w:r w:rsidR="005C6EAE" w:rsidRPr="005C6EAE">
        <w:rPr>
          <w:i/>
          <w:iCs/>
        </w:rPr>
        <w:t xml:space="preserve"> </w:t>
      </w:r>
      <w:r w:rsidR="005C6EAE">
        <w:rPr>
          <w:i/>
          <w:iCs/>
        </w:rPr>
        <w:fldChar w:fldCharType="begin"/>
      </w:r>
      <w:r w:rsidR="005C6EAE">
        <w:rPr>
          <w:i/>
          <w:iCs/>
        </w:rPr>
        <w:instrText xml:space="preserve"> ADDIN ZOTERO_ITEM CSL_CITATION {"citationID":"lEYpEogn","properties":{"formattedCitation":"(Vehtari {\\i{}et al.} 2017)","plainCitation":"(Vehtari et al. 2017)","noteIndex":0},"citationItems":[{"id":2793,"uris":["http://zotero.org/users/6116610/items/V6EYLCQ5"],"uri":["http://zotero.org/users/6116610/items/V6EYLCQ5"],"itemData":{"id":2793,"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son of predictive errors between two models. We implement the computations in an R package called loo and demonstrate using models fit with the Bayesian inference package Stan.","container-title":"Statistics and Computing","DOI":"10.1007/s11222-016-9696-4","ISSN":"1573-1375","issue":"5","journalAbbreviation":"Stat Comput","language":"en","page":"1413-1432","source":"Springer Link","title":"Practical Bayesian model evaluation using leave-one-out cross-validation and WAIC","volume":"27","author":[{"family":"Vehtari","given":"Aki"},{"family":"Gelman","given":"Andrew"},{"family":"Gabry","given":"Jonah"}],"issued":{"date-parts":[["2017",9,1]]}}}],"schema":"https://github.com/citation-style-language/schema/raw/master/csl-citation.json"} </w:instrText>
      </w:r>
      <w:r w:rsidR="005C6EAE">
        <w:rPr>
          <w:i/>
          <w:iCs/>
        </w:rPr>
        <w:fldChar w:fldCharType="separate"/>
      </w:r>
      <w:r w:rsidR="005C6EAE" w:rsidRPr="00981CD0">
        <w:rPr>
          <w:lang w:val="en-GB"/>
        </w:rPr>
        <w:t xml:space="preserve">(Vehtari </w:t>
      </w:r>
      <w:r w:rsidR="005C6EAE" w:rsidRPr="00981CD0">
        <w:rPr>
          <w:i/>
          <w:iCs/>
          <w:lang w:val="en-GB"/>
        </w:rPr>
        <w:t>et al.</w:t>
      </w:r>
      <w:r w:rsidR="005C6EAE" w:rsidRPr="00981CD0">
        <w:rPr>
          <w:lang w:val="en-GB"/>
        </w:rPr>
        <w:t xml:space="preserve"> 2017)</w:t>
      </w:r>
      <w:r w:rsidR="005C6EAE">
        <w:rPr>
          <w:i/>
          <w:iCs/>
        </w:rPr>
        <w:fldChar w:fldCharType="end"/>
      </w:r>
      <w:r w:rsidR="004B3101" w:rsidRPr="004B3101">
        <w:t xml:space="preserve"> whi</w:t>
      </w:r>
      <w:r w:rsidR="004B3101">
        <w:t xml:space="preserve">le ensuring </w:t>
      </w:r>
      <w:r w:rsidR="00291C69">
        <w:t>pareto</w:t>
      </w:r>
      <w:r w:rsidR="00335BC0">
        <w:t xml:space="preserve"> </w:t>
      </w:r>
      <m:oMath>
        <m:r>
          <w:rPr>
            <w:rFonts w:ascii="Cambria Math" w:hAnsi="Cambria Math"/>
          </w:rPr>
          <m:t>k</m:t>
        </m:r>
      </m:oMath>
      <w:r w:rsidR="00291C69">
        <w:t xml:space="preserve"> values &lt; 0.7</w:t>
      </w:r>
      <w:r w:rsidR="006F0C5B">
        <w:t xml:space="preserve">, </w:t>
      </w:r>
      <w:r w:rsidR="00382099">
        <w:t>in the R-package ´</w:t>
      </w:r>
      <w:r w:rsidR="00382099" w:rsidRPr="00382099">
        <w:rPr>
          <w:i/>
          <w:iCs/>
        </w:rPr>
        <w:t>loo</w:t>
      </w:r>
      <w:r w:rsidR="00382099">
        <w:rPr>
          <w:i/>
          <w:iCs/>
        </w:rPr>
        <w:t>´</w:t>
      </w:r>
      <w:r w:rsidR="00BE13AD">
        <w:rPr>
          <w:i/>
          <w:iCs/>
        </w:rPr>
        <w:t xml:space="preserve"> </w:t>
      </w:r>
      <w:r w:rsidR="00B276BD">
        <w:rPr>
          <w:i/>
          <w:iCs/>
        </w:rPr>
        <w:fldChar w:fldCharType="begin"/>
      </w:r>
      <w:r w:rsidR="00B276BD">
        <w:rPr>
          <w:i/>
          <w:iCs/>
        </w:rPr>
        <w:instrText xml:space="preserve"> ADDIN ZOTERO_ITEM CSL_CITATION {"citationID":"ZXf0A97d","properties":{"formattedCitation":"(Vehtari {\\i{}et al.} 2020)","plainCitation":"(Vehtari et al. 2020)","noteIndex":0},"citationItems":[{"id":2856,"uris":["http://zotero.org/users/6116610/items/5G6GTKRJ"],"uri":["http://zotero.org/users/6116610/items/5G6GTKRJ"],"itemData":{"id":2856,"type":"book","title":"loo: Efficient leave-one-out cross-validation and WAIC for Bayesian models.","URL":"https://mc-stan.org/loo","version":"R package version 2.3.1","author":[{"family":"Vehtari","given":"A"},{"family":"Gabry","given":"J"},{"family":"Magnusson","given":"M"},{"family":"Yao","given":"Y"},{"family":"Bürkner","given":"P"},{"family":"Paananen","given":"T"},{"family":"Gelman","given":"A"}],"issued":{"date-parts":[["2020"]]}}}],"schema":"https://github.com/citation-style-language/schema/raw/master/csl-citation.json"} </w:instrText>
      </w:r>
      <w:r w:rsidR="00B276BD">
        <w:rPr>
          <w:i/>
          <w:iCs/>
        </w:rPr>
        <w:fldChar w:fldCharType="separate"/>
      </w:r>
      <w:r w:rsidR="00B276BD" w:rsidRPr="00B276BD">
        <w:rPr>
          <w:lang w:val="en-GB"/>
        </w:rPr>
        <w:t xml:space="preserve">(Vehtari </w:t>
      </w:r>
      <w:r w:rsidR="00B276BD" w:rsidRPr="00B276BD">
        <w:rPr>
          <w:i/>
          <w:iCs/>
          <w:lang w:val="en-GB"/>
        </w:rPr>
        <w:t>et al.</w:t>
      </w:r>
      <w:r w:rsidR="00B276BD" w:rsidRPr="00B276BD">
        <w:rPr>
          <w:lang w:val="en-GB"/>
        </w:rPr>
        <w:t xml:space="preserve"> 2020)</w:t>
      </w:r>
      <w:r w:rsidR="00B276BD">
        <w:rPr>
          <w:i/>
          <w:iCs/>
        </w:rPr>
        <w:fldChar w:fldCharType="end"/>
      </w:r>
      <w:r w:rsidR="008B6417">
        <w:rPr>
          <w:i/>
          <w:iCs/>
        </w:rPr>
        <w:t xml:space="preserve">. </w:t>
      </w:r>
      <w:proofErr w:type="spellStart"/>
      <w:r w:rsidR="00691272" w:rsidRPr="003C4104">
        <w:rPr>
          <w:i/>
          <w:iCs/>
        </w:rPr>
        <w:t>bayesplot</w:t>
      </w:r>
      <w:proofErr w:type="spellEnd"/>
      <w:r w:rsidR="00691272">
        <w:t xml:space="preserve"> </w:t>
      </w:r>
      <w:r w:rsidR="00691272">
        <w:fldChar w:fldCharType="begin"/>
      </w:r>
      <w:r w:rsidR="00691272">
        <w:instrText xml:space="preserve"> ADDIN ZOTERO_ITEM CSL_CITATION {"citationID":"USZ9QNhD","properties":{"formattedCitation":"(Gabry {\\i{}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00691272">
        <w:fldChar w:fldCharType="separate"/>
      </w:r>
      <w:r w:rsidR="00691272" w:rsidRPr="00DD0265">
        <w:rPr>
          <w:lang w:val="en-GB"/>
        </w:rPr>
        <w:t xml:space="preserve">(Gabry </w:t>
      </w:r>
      <w:r w:rsidR="00691272" w:rsidRPr="00DD0265">
        <w:rPr>
          <w:i/>
          <w:iCs/>
          <w:lang w:val="en-GB"/>
        </w:rPr>
        <w:t>et al.</w:t>
      </w:r>
      <w:r w:rsidR="00691272" w:rsidRPr="00DD0265">
        <w:rPr>
          <w:lang w:val="en-GB"/>
        </w:rPr>
        <w:t xml:space="preserve"> 2019)</w:t>
      </w:r>
      <w:r w:rsidR="00691272">
        <w:fldChar w:fldCharType="end"/>
      </w:r>
      <w:r w:rsidR="00691272">
        <w:t xml:space="preserve"> and </w:t>
      </w:r>
      <w:proofErr w:type="spellStart"/>
      <w:r w:rsidR="00691272" w:rsidRPr="003C4104">
        <w:rPr>
          <w:i/>
          <w:iCs/>
        </w:rPr>
        <w:t>tidybayes</w:t>
      </w:r>
      <w:proofErr w:type="spellEnd"/>
      <w:r w:rsidR="00691272">
        <w:t xml:space="preserve"> </w:t>
      </w:r>
      <w:r w:rsidR="00691272">
        <w:fldChar w:fldCharType="begin"/>
      </w:r>
      <w:r w:rsidR="00691272">
        <w:instrText xml:space="preserve"> ADDIN ZOTERO_ITEM CSL_CITATION {"citationID":"b3u8ACYT","properties":{"formattedCitation":"(Kay 2019)","plainCitation":"(Kay 2019)","noteIndex":0},"citationItems":[{"id":840,"uris":["http://zotero.org/users/6116610/items/RCMQ5BKR"],"uri":["http://zotero.org/users/6116610/items/RCMQ5BKR"],"itemData":{"id":840,"type":"book","title":"tidybayes: Tidy Data and Geoms for Bayesian Models","URL":"http://doi.org/10.5281/zenodo.1308151","version":"R package version 1.1.0","author":[{"family":"Kay","given":"M"}],"issued":{"date-parts":[["2019"]]}}}],"schema":"https://github.com/citation-style-language/schema/raw/master/csl-citation.json"} </w:instrText>
      </w:r>
      <w:r w:rsidR="00691272">
        <w:fldChar w:fldCharType="separate"/>
      </w:r>
      <w:r w:rsidR="00691272">
        <w:rPr>
          <w:noProof/>
        </w:rPr>
        <w:t>(Kay 2019)</w:t>
      </w:r>
      <w:r w:rsidR="00691272">
        <w:fldChar w:fldCharType="end"/>
      </w:r>
      <w:r w:rsidR="00691272">
        <w:t xml:space="preserve"> </w:t>
      </w:r>
      <w:r w:rsidR="00651DAA">
        <w:t xml:space="preserve">were </w:t>
      </w:r>
      <w:r w:rsidR="00246D9B">
        <w:t xml:space="preserve">used </w:t>
      </w:r>
      <w:r w:rsidR="00691272">
        <w:t>to process and visualize model diagnostics and posteriors.</w:t>
      </w:r>
      <w:r w:rsidR="004D4594">
        <w:t xml:space="preserve"> </w:t>
      </w:r>
      <w:r w:rsidR="006E065E" w:rsidRPr="00B37A74">
        <w:rPr>
          <w:rFonts w:eastAsiaTheme="minorEastAsia"/>
        </w:rPr>
        <w:t>Model convergence</w:t>
      </w:r>
      <w:r w:rsidR="00DA49A2">
        <w:rPr>
          <w:rFonts w:eastAsiaTheme="minorEastAsia"/>
        </w:rPr>
        <w:t xml:space="preserve"> and fit</w:t>
      </w:r>
      <w:r w:rsidR="006E065E" w:rsidRPr="00B37A74">
        <w:rPr>
          <w:rFonts w:eastAsiaTheme="minorEastAsia"/>
        </w:rPr>
        <w:t xml:space="preserve"> was assessed by </w:t>
      </w:r>
      <w:r w:rsidR="00F24DCA">
        <w:rPr>
          <w:rFonts w:eastAsiaTheme="minorEastAsia"/>
        </w:rPr>
        <w:t xml:space="preserve">ensuring </w:t>
      </w:r>
      <w:r w:rsidR="006E065E" w:rsidRPr="00B37A74">
        <w:rPr>
          <w:rFonts w:eastAsiaTheme="minorEastAsia"/>
        </w:rPr>
        <w:t>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006E065E" w:rsidRPr="00B37A74">
        <w:rPr>
          <w:rFonts w:eastAsiaTheme="minorEastAsia"/>
        </w:rPr>
        <w:t>)</w:t>
      </w:r>
      <w:r w:rsidR="004947A1">
        <w:rPr>
          <w:rFonts w:eastAsiaTheme="minorEastAsia"/>
        </w:rPr>
        <w:t xml:space="preserve"> where </w:t>
      </w:r>
      <w:r w:rsidR="004947A1" w:rsidRPr="00B37A74">
        <w:rPr>
          <w:rFonts w:eastAsiaTheme="minorEastAsia"/>
        </w:rPr>
        <w:t>&lt;1</w:t>
      </w:r>
      <w:r w:rsidR="00BF7B68">
        <w:rPr>
          <w:rFonts w:eastAsiaTheme="minorEastAsia"/>
        </w:rPr>
        <w:t>.1</w:t>
      </w:r>
      <w:r w:rsidR="00366747">
        <w:rPr>
          <w:rFonts w:eastAsiaTheme="minorEastAsia"/>
        </w:rPr>
        <w:t xml:space="preserve"> (</w:t>
      </w:r>
      <w:r w:rsidR="004947A1" w:rsidRPr="00B37A74">
        <w:rPr>
          <w:rFonts w:eastAsiaTheme="minorEastAsia"/>
        </w:rPr>
        <w:t>suggest</w:t>
      </w:r>
      <w:r w:rsidR="00366747">
        <w:rPr>
          <w:rFonts w:eastAsiaTheme="minorEastAsia"/>
        </w:rPr>
        <w:t xml:space="preserve">ing </w:t>
      </w:r>
      <w:r w:rsidR="004947A1" w:rsidRPr="00B37A74">
        <w:rPr>
          <w:rFonts w:eastAsiaTheme="minorEastAsia"/>
        </w:rPr>
        <w:t>all three</w:t>
      </w:r>
      <w:r w:rsidR="00DB1D6D">
        <w:rPr>
          <w:rFonts w:eastAsiaTheme="minorEastAsia"/>
        </w:rPr>
        <w:t xml:space="preserve"> </w:t>
      </w:r>
      <w:r w:rsidR="00D075E7">
        <w:rPr>
          <w:rFonts w:eastAsiaTheme="minorEastAsia"/>
        </w:rPr>
        <w:t>chains converged to a common distribut</w:t>
      </w:r>
      <w:r w:rsidR="004F5E94">
        <w:rPr>
          <w:rFonts w:eastAsiaTheme="minorEastAsia"/>
        </w:rPr>
        <w:t>ion</w:t>
      </w:r>
      <w:r w:rsidR="00D075E7">
        <w:rPr>
          <w:rFonts w:eastAsiaTheme="minorEastAsia"/>
        </w:rPr>
        <w:t>)</w:t>
      </w:r>
      <w:r w:rsidR="004F5E94">
        <w:rPr>
          <w:rFonts w:eastAsiaTheme="minorEastAsia"/>
        </w:rPr>
        <w:t xml:space="preserve"> </w:t>
      </w:r>
      <w:r w:rsidR="00C932DD">
        <w:rPr>
          <w:rFonts w:eastAsiaTheme="minorEastAsia"/>
        </w:rPr>
        <w:fldChar w:fldCharType="begin"/>
      </w:r>
      <w:r w:rsidR="00C932DD">
        <w:rPr>
          <w:rFonts w:eastAsiaTheme="minorEastAsia"/>
        </w:rPr>
        <w:instrText xml:space="preserve"> ADDIN ZOTERO_ITEM CSL_CITATION {"citationID":"r5W7qbkY","properties":{"formattedCitation":"(Gelman {\\i{}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C932DD">
        <w:rPr>
          <w:rFonts w:eastAsiaTheme="minorEastAsia"/>
        </w:rPr>
        <w:fldChar w:fldCharType="separate"/>
      </w:r>
      <w:r w:rsidR="00C932DD" w:rsidRPr="00C932DD">
        <w:rPr>
          <w:lang w:val="en-GB"/>
        </w:rPr>
        <w:t xml:space="preserve">(Gelman </w:t>
      </w:r>
      <w:r w:rsidR="00C932DD" w:rsidRPr="00C932DD">
        <w:rPr>
          <w:i/>
          <w:iCs/>
          <w:lang w:val="en-GB"/>
        </w:rPr>
        <w:t>et al.</w:t>
      </w:r>
      <w:r w:rsidR="00C932DD" w:rsidRPr="00C932DD">
        <w:rPr>
          <w:lang w:val="en-GB"/>
        </w:rPr>
        <w:t xml:space="preserve"> 2003)</w:t>
      </w:r>
      <w:r w:rsidR="00C932DD">
        <w:rPr>
          <w:rFonts w:eastAsiaTheme="minorEastAsia"/>
        </w:rPr>
        <w:fldChar w:fldCharType="end"/>
      </w:r>
      <w:r w:rsidR="004947A1">
        <w:rPr>
          <w:rFonts w:eastAsiaTheme="minorEastAsia"/>
        </w:rPr>
        <w:t xml:space="preserve">, and by </w:t>
      </w:r>
      <w:r w:rsidR="004947A1" w:rsidRPr="00B37A74">
        <w:rPr>
          <w:rFonts w:eastAsiaTheme="minorEastAsia"/>
        </w:rPr>
        <w:t>visually inspecting trace plots</w:t>
      </w:r>
      <w:r w:rsidR="00CD37FA">
        <w:rPr>
          <w:rFonts w:eastAsiaTheme="minorEastAsia"/>
        </w:rPr>
        <w:t xml:space="preserve">, residuals </w:t>
      </w:r>
      <w:r w:rsidR="0012502E">
        <w:rPr>
          <w:rFonts w:eastAsiaTheme="minorEastAsia"/>
        </w:rPr>
        <w:t xml:space="preserve">QQ-plots </w:t>
      </w:r>
      <w:r w:rsidR="00C3349B">
        <w:rPr>
          <w:rFonts w:eastAsiaTheme="minorEastAsia"/>
        </w:rPr>
        <w:t xml:space="preserve">and </w:t>
      </w:r>
      <w:r w:rsidR="009F11D8">
        <w:rPr>
          <w:rFonts w:eastAsiaTheme="minorEastAsia"/>
        </w:rPr>
        <w:t xml:space="preserve">with </w:t>
      </w:r>
      <w:r w:rsidR="00D42437">
        <w:rPr>
          <w:rFonts w:eastAsiaTheme="minorEastAsia"/>
        </w:rPr>
        <w:t>posterior predictive checks</w:t>
      </w:r>
      <w:r w:rsidR="00A758AA">
        <w:rPr>
          <w:rFonts w:eastAsiaTheme="minorEastAsia"/>
        </w:rPr>
        <w:t xml:space="preserve"> (</w:t>
      </w:r>
      <w:r w:rsidR="00A758AA" w:rsidRPr="008C4255">
        <w:rPr>
          <w:rFonts w:eastAsiaTheme="minorEastAsia"/>
          <w:i/>
          <w:iCs/>
        </w:rPr>
        <w:t xml:space="preserve">Supporting </w:t>
      </w:r>
      <w:r w:rsidR="008C4255" w:rsidRPr="008C4255">
        <w:rPr>
          <w:rFonts w:eastAsiaTheme="minorEastAsia"/>
          <w:i/>
          <w:iCs/>
        </w:rPr>
        <w:t>Information</w:t>
      </w:r>
      <w:r w:rsidR="008C4255">
        <w:rPr>
          <w:rFonts w:eastAsiaTheme="minorEastAsia"/>
        </w:rPr>
        <w:t>)</w:t>
      </w:r>
      <w:r w:rsidR="00A758AA">
        <w:rPr>
          <w:rFonts w:eastAsiaTheme="minorEastAsia"/>
        </w:rPr>
        <w:t>.</w:t>
      </w:r>
    </w:p>
    <w:p w14:paraId="07FCEBEC" w14:textId="77777777" w:rsidR="000600C1" w:rsidRPr="005740FE" w:rsidRDefault="000600C1" w:rsidP="008F1650">
      <w:pPr>
        <w:spacing w:line="480" w:lineRule="auto"/>
        <w:contextualSpacing/>
        <w:jc w:val="both"/>
      </w:pPr>
    </w:p>
    <w:p w14:paraId="52E7340F" w14:textId="0B816BFD" w:rsidR="00586A4A" w:rsidRPr="005740FE" w:rsidRDefault="00A13BB9" w:rsidP="008F1650">
      <w:pPr>
        <w:spacing w:line="480" w:lineRule="auto"/>
        <w:contextualSpacing/>
        <w:jc w:val="both"/>
        <w:rPr>
          <w:sz w:val="28"/>
          <w:szCs w:val="28"/>
        </w:rPr>
      </w:pPr>
      <w:r w:rsidRPr="005740FE">
        <w:rPr>
          <w:sz w:val="28"/>
          <w:szCs w:val="28"/>
        </w:rPr>
        <w:lastRenderedPageBreak/>
        <w:t xml:space="preserve">Code and </w:t>
      </w:r>
      <w:r w:rsidR="003577B4" w:rsidRPr="005740FE">
        <w:rPr>
          <w:sz w:val="28"/>
          <w:szCs w:val="28"/>
        </w:rPr>
        <w:t>Data Availability</w:t>
      </w:r>
    </w:p>
    <w:p w14:paraId="698B3215" w14:textId="3E4BD399" w:rsidR="00CB744B" w:rsidRPr="005740FE" w:rsidRDefault="00CB744B" w:rsidP="008F1650">
      <w:pPr>
        <w:spacing w:line="480" w:lineRule="auto"/>
        <w:contextualSpacing/>
        <w:jc w:val="both"/>
        <w:rPr>
          <w:rFonts w:eastAsiaTheme="minorEastAsia"/>
        </w:rPr>
      </w:pPr>
      <w:r w:rsidRPr="005740FE">
        <w:rPr>
          <w:rFonts w:eastAsiaTheme="minorEastAsia"/>
        </w:rPr>
        <w:t xml:space="preserve">All data and </w:t>
      </w:r>
      <w:r w:rsidRPr="00BA1160">
        <w:rPr>
          <w:rFonts w:eastAsiaTheme="minorEastAsia"/>
          <w:i/>
          <w:iCs/>
        </w:rPr>
        <w:t>R</w:t>
      </w:r>
      <w:r w:rsidRPr="005740FE">
        <w:rPr>
          <w:rFonts w:eastAsiaTheme="minorEastAsia"/>
        </w:rPr>
        <w:t xml:space="preserve"> code can be downloaded from a GitHub repository (</w:t>
      </w:r>
      <w:hyperlink r:id="rId10" w:history="1">
        <w:r w:rsidRPr="005740FE">
          <w:rPr>
            <w:rStyle w:val="Hyperlink"/>
            <w:rFonts w:eastAsiaTheme="minorEastAsia"/>
          </w:rPr>
          <w:t>https://github.com/maxlindmark/warm_life_history</w:t>
        </w:r>
      </w:hyperlink>
      <w:r w:rsidRPr="005740FE">
        <w:rPr>
          <w:rFonts w:eastAsiaTheme="minorEastAsia"/>
        </w:rPr>
        <w:t xml:space="preserve">) and will be archived on </w:t>
      </w:r>
      <w:proofErr w:type="spellStart"/>
      <w:r w:rsidRPr="005740FE">
        <w:rPr>
          <w:rFonts w:eastAsiaTheme="minorEastAsia"/>
        </w:rPr>
        <w:t>Zenodo</w:t>
      </w:r>
      <w:proofErr w:type="spellEnd"/>
      <w:r w:rsidRPr="005740FE">
        <w:rPr>
          <w:rFonts w:eastAsiaTheme="minorEastAsia"/>
        </w:rPr>
        <w:t xml:space="preserve"> upon publication.  </w:t>
      </w:r>
    </w:p>
    <w:p w14:paraId="0D92D8E6" w14:textId="77777777" w:rsidR="00A13BB9" w:rsidRPr="005740FE" w:rsidRDefault="00A13BB9" w:rsidP="008F1650">
      <w:pPr>
        <w:spacing w:line="480" w:lineRule="auto"/>
        <w:contextualSpacing/>
        <w:jc w:val="both"/>
        <w:rPr>
          <w:sz w:val="28"/>
          <w:szCs w:val="28"/>
        </w:rPr>
      </w:pPr>
    </w:p>
    <w:p w14:paraId="0E165EB3" w14:textId="1513FD6D" w:rsidR="00A13BB9" w:rsidRDefault="00A13BB9" w:rsidP="008F1650">
      <w:pPr>
        <w:spacing w:line="480" w:lineRule="auto"/>
        <w:contextualSpacing/>
        <w:jc w:val="both"/>
        <w:rPr>
          <w:sz w:val="28"/>
          <w:szCs w:val="28"/>
        </w:rPr>
      </w:pPr>
      <w:r w:rsidRPr="005740FE">
        <w:rPr>
          <w:sz w:val="28"/>
          <w:szCs w:val="28"/>
        </w:rPr>
        <w:t>References</w:t>
      </w:r>
    </w:p>
    <w:p w14:paraId="711B9DDC" w14:textId="77777777" w:rsidR="00C932DD" w:rsidRPr="00C932DD" w:rsidRDefault="00F1162E" w:rsidP="00C932DD">
      <w:pPr>
        <w:pStyle w:val="Bibliography"/>
        <w:rPr>
          <w:sz w:val="28"/>
          <w:lang w:val="en-GB"/>
        </w:rPr>
      </w:pPr>
      <w:r>
        <w:rPr>
          <w:sz w:val="28"/>
          <w:szCs w:val="28"/>
        </w:rPr>
        <w:fldChar w:fldCharType="begin"/>
      </w:r>
      <w:r>
        <w:rPr>
          <w:sz w:val="28"/>
          <w:szCs w:val="28"/>
        </w:rPr>
        <w:instrText xml:space="preserve"> ADDIN ZOTERO_BIBL {"uncited":[],"omitted":[],"custom":[]} CSL_BIBLIOGRAPHY </w:instrText>
      </w:r>
      <w:r>
        <w:rPr>
          <w:sz w:val="28"/>
          <w:szCs w:val="28"/>
        </w:rPr>
        <w:fldChar w:fldCharType="separate"/>
      </w:r>
      <w:r w:rsidR="00C932DD" w:rsidRPr="00C932DD">
        <w:rPr>
          <w:sz w:val="28"/>
          <w:lang w:val="en-GB"/>
        </w:rPr>
        <w:t xml:space="preserve">Adill, A., Mo, K., Sevastik, A., Olsson, J. &amp; Bergström, L. (2013). </w:t>
      </w:r>
      <w:r w:rsidR="00C932DD" w:rsidRPr="00C932DD">
        <w:rPr>
          <w:i/>
          <w:iCs/>
          <w:sz w:val="28"/>
          <w:lang w:val="en-GB"/>
        </w:rPr>
        <w:t>Biologisk recipientkontroll vid Forsmarks kärnkraftverk</w:t>
      </w:r>
      <w:r w:rsidR="00C932DD" w:rsidRPr="00C932DD">
        <w:rPr>
          <w:sz w:val="28"/>
          <w:lang w:val="en-GB"/>
        </w:rPr>
        <w:t xml:space="preserve"> (Rapport No. 2013:19). Öregrund.</w:t>
      </w:r>
    </w:p>
    <w:p w14:paraId="4B83E879" w14:textId="77777777" w:rsidR="00C932DD" w:rsidRPr="00C932DD" w:rsidRDefault="00C932DD" w:rsidP="00C932DD">
      <w:pPr>
        <w:pStyle w:val="Bibliography"/>
        <w:rPr>
          <w:sz w:val="28"/>
          <w:lang w:val="en-GB"/>
        </w:rPr>
      </w:pPr>
      <w:r w:rsidRPr="00C932DD">
        <w:rPr>
          <w:sz w:val="28"/>
          <w:lang w:val="en-GB"/>
        </w:rPr>
        <w:t xml:space="preserve">Bürkner, P.-C. (2017). </w:t>
      </w:r>
      <w:r w:rsidRPr="00C932DD">
        <w:rPr>
          <w:b/>
          <w:bCs/>
          <w:sz w:val="28"/>
          <w:lang w:val="en-GB"/>
        </w:rPr>
        <w:t>brms</w:t>
      </w:r>
      <w:r w:rsidRPr="00C932DD">
        <w:rPr>
          <w:sz w:val="28"/>
          <w:lang w:val="en-GB"/>
        </w:rPr>
        <w:t xml:space="preserve"> : An </w:t>
      </w:r>
      <w:r w:rsidRPr="00C932DD">
        <w:rPr>
          <w:i/>
          <w:iCs/>
          <w:sz w:val="28"/>
          <w:lang w:val="en-GB"/>
        </w:rPr>
        <w:t>R</w:t>
      </w:r>
      <w:r w:rsidRPr="00C932DD">
        <w:rPr>
          <w:sz w:val="28"/>
          <w:lang w:val="en-GB"/>
        </w:rPr>
        <w:t xml:space="preserve"> Package for Bayesian Multilevel Models Using </w:t>
      </w:r>
      <w:r w:rsidRPr="00C932DD">
        <w:rPr>
          <w:i/>
          <w:iCs/>
          <w:sz w:val="28"/>
          <w:lang w:val="en-GB"/>
        </w:rPr>
        <w:t>Stan</w:t>
      </w:r>
      <w:r w:rsidRPr="00C932DD">
        <w:rPr>
          <w:sz w:val="28"/>
          <w:lang w:val="en-GB"/>
        </w:rPr>
        <w:t xml:space="preserve">. </w:t>
      </w:r>
      <w:r w:rsidRPr="00C932DD">
        <w:rPr>
          <w:i/>
          <w:iCs/>
          <w:sz w:val="28"/>
          <w:lang w:val="en-GB"/>
        </w:rPr>
        <w:t>Journal of Statistical Software</w:t>
      </w:r>
      <w:r w:rsidRPr="00C932DD">
        <w:rPr>
          <w:sz w:val="28"/>
          <w:lang w:val="en-GB"/>
        </w:rPr>
        <w:t>, 80.</w:t>
      </w:r>
    </w:p>
    <w:p w14:paraId="1E7A44FF" w14:textId="77777777" w:rsidR="00C932DD" w:rsidRPr="00C932DD" w:rsidRDefault="00C932DD" w:rsidP="00C932DD">
      <w:pPr>
        <w:pStyle w:val="Bibliography"/>
        <w:rPr>
          <w:sz w:val="28"/>
          <w:lang w:val="en-GB"/>
        </w:rPr>
      </w:pPr>
      <w:r w:rsidRPr="00C932DD">
        <w:rPr>
          <w:sz w:val="28"/>
          <w:lang w:val="en-GB"/>
        </w:rPr>
        <w:t xml:space="preserve">Gabry, J., Simpson, D., Vehtari, A., Betancourt, M. &amp; Gelman, A. (2019). Visualization in Bayesian workflow. </w:t>
      </w:r>
      <w:r w:rsidRPr="00C932DD">
        <w:rPr>
          <w:i/>
          <w:iCs/>
          <w:sz w:val="28"/>
          <w:lang w:val="en-GB"/>
        </w:rPr>
        <w:t>J. R. Stat. Soc. A</w:t>
      </w:r>
      <w:r w:rsidRPr="00C932DD">
        <w:rPr>
          <w:sz w:val="28"/>
          <w:lang w:val="en-GB"/>
        </w:rPr>
        <w:t>, 182, 389–402.</w:t>
      </w:r>
    </w:p>
    <w:p w14:paraId="53B5B8B6" w14:textId="77777777" w:rsidR="00C932DD" w:rsidRPr="00C932DD" w:rsidRDefault="00C932DD" w:rsidP="00C932DD">
      <w:pPr>
        <w:pStyle w:val="Bibliography"/>
        <w:rPr>
          <w:sz w:val="28"/>
          <w:lang w:val="en-GB"/>
        </w:rPr>
      </w:pPr>
      <w:r w:rsidRPr="00C932DD">
        <w:rPr>
          <w:sz w:val="28"/>
          <w:lang w:val="en-GB"/>
        </w:rPr>
        <w:t xml:space="preserve">Gelman, A., Carlin, J., Stern, H. &amp; Rubin, D. (2003). </w:t>
      </w:r>
      <w:r w:rsidRPr="00C932DD">
        <w:rPr>
          <w:i/>
          <w:iCs/>
          <w:sz w:val="28"/>
          <w:lang w:val="en-GB"/>
        </w:rPr>
        <w:t>Bayesian Data Analysis. 2nd edition</w:t>
      </w:r>
      <w:r w:rsidRPr="00C932DD">
        <w:rPr>
          <w:sz w:val="28"/>
          <w:lang w:val="en-GB"/>
        </w:rPr>
        <w:t>. Chapman and Hall/CRC, Boca Raton.</w:t>
      </w:r>
    </w:p>
    <w:p w14:paraId="7D7C024B" w14:textId="77777777" w:rsidR="00C932DD" w:rsidRPr="00C932DD" w:rsidRDefault="00C932DD" w:rsidP="00C932DD">
      <w:pPr>
        <w:pStyle w:val="Bibliography"/>
        <w:rPr>
          <w:sz w:val="28"/>
          <w:lang w:val="en-GB"/>
        </w:rPr>
      </w:pPr>
      <w:r w:rsidRPr="00C932DD">
        <w:rPr>
          <w:sz w:val="28"/>
          <w:lang w:val="en-GB"/>
        </w:rPr>
        <w:t xml:space="preserve">Huss, M., Lindmark, M., Jacobson, P., Van Dorst, R.M. &amp; Gårdmark, A. (2019). Experimental evidence of gradual size‐dependent shifts in body size and growth of fish in response to warming. </w:t>
      </w:r>
      <w:r w:rsidRPr="00C932DD">
        <w:rPr>
          <w:i/>
          <w:iCs/>
          <w:sz w:val="28"/>
          <w:lang w:val="en-GB"/>
        </w:rPr>
        <w:t>Glob Change Biol</w:t>
      </w:r>
      <w:r w:rsidRPr="00C932DD">
        <w:rPr>
          <w:sz w:val="28"/>
          <w:lang w:val="en-GB"/>
        </w:rPr>
        <w:t>, 25, 2285–2295.</w:t>
      </w:r>
    </w:p>
    <w:p w14:paraId="1970F1D5" w14:textId="77777777" w:rsidR="00C932DD" w:rsidRPr="00C932DD" w:rsidRDefault="00C932DD" w:rsidP="00C932DD">
      <w:pPr>
        <w:pStyle w:val="Bibliography"/>
        <w:rPr>
          <w:sz w:val="28"/>
          <w:lang w:val="en-GB"/>
        </w:rPr>
      </w:pPr>
      <w:r w:rsidRPr="00C932DD">
        <w:rPr>
          <w:sz w:val="28"/>
          <w:lang w:val="en-GB"/>
        </w:rPr>
        <w:t xml:space="preserve">Kay, M. (2019). </w:t>
      </w:r>
      <w:r w:rsidRPr="00C932DD">
        <w:rPr>
          <w:i/>
          <w:iCs/>
          <w:sz w:val="28"/>
          <w:lang w:val="en-GB"/>
        </w:rPr>
        <w:t>tidybayes: Tidy Data and Geoms for Bayesian Models</w:t>
      </w:r>
      <w:r w:rsidRPr="00C932DD">
        <w:rPr>
          <w:sz w:val="28"/>
          <w:lang w:val="en-GB"/>
        </w:rPr>
        <w:t>.</w:t>
      </w:r>
    </w:p>
    <w:p w14:paraId="1CFA3227" w14:textId="77777777" w:rsidR="00C932DD" w:rsidRPr="00C932DD" w:rsidRDefault="00C932DD" w:rsidP="00C932DD">
      <w:pPr>
        <w:pStyle w:val="Bibliography"/>
        <w:rPr>
          <w:sz w:val="28"/>
          <w:lang w:val="en-GB"/>
        </w:rPr>
      </w:pPr>
      <w:r w:rsidRPr="00C932DD">
        <w:rPr>
          <w:sz w:val="28"/>
          <w:lang w:val="en-GB"/>
        </w:rPr>
        <w:t xml:space="preserve">R Core Team. (2020). </w:t>
      </w:r>
      <w:r w:rsidRPr="00C932DD">
        <w:rPr>
          <w:i/>
          <w:iCs/>
          <w:sz w:val="28"/>
          <w:lang w:val="en-GB"/>
        </w:rPr>
        <w:t>R: A Language and Environment for Statistical Computing. R Foundation for Statistical Computing</w:t>
      </w:r>
      <w:r w:rsidRPr="00C932DD">
        <w:rPr>
          <w:sz w:val="28"/>
          <w:lang w:val="en-GB"/>
        </w:rPr>
        <w:t>. Vienna, Austria.</w:t>
      </w:r>
    </w:p>
    <w:p w14:paraId="4562B75E" w14:textId="77777777" w:rsidR="00C932DD" w:rsidRPr="00C932DD" w:rsidRDefault="00C932DD" w:rsidP="00C932DD">
      <w:pPr>
        <w:pStyle w:val="Bibliography"/>
        <w:rPr>
          <w:sz w:val="28"/>
          <w:lang w:val="en-GB"/>
        </w:rPr>
      </w:pPr>
      <w:r w:rsidRPr="00C932DD">
        <w:rPr>
          <w:sz w:val="28"/>
          <w:lang w:val="en-GB"/>
        </w:rPr>
        <w:t xml:space="preserve">Sandström, O., Neuman, E. &amp; Thoresson, G. (1995). Effects of temperature on life history variables in perch. </w:t>
      </w:r>
      <w:r w:rsidRPr="00C932DD">
        <w:rPr>
          <w:i/>
          <w:iCs/>
          <w:sz w:val="28"/>
          <w:lang w:val="en-GB"/>
        </w:rPr>
        <w:t>Journal of Fish Biology</w:t>
      </w:r>
      <w:r w:rsidRPr="00C932DD">
        <w:rPr>
          <w:sz w:val="28"/>
          <w:lang w:val="en-GB"/>
        </w:rPr>
        <w:t>, 47, 652–670.</w:t>
      </w:r>
    </w:p>
    <w:p w14:paraId="772169A3" w14:textId="77777777" w:rsidR="00C932DD" w:rsidRPr="00C932DD" w:rsidRDefault="00C932DD" w:rsidP="00C932DD">
      <w:pPr>
        <w:pStyle w:val="Bibliography"/>
        <w:rPr>
          <w:sz w:val="28"/>
          <w:lang w:val="en-GB"/>
        </w:rPr>
      </w:pPr>
      <w:r w:rsidRPr="00C932DD">
        <w:rPr>
          <w:sz w:val="28"/>
          <w:lang w:val="en-GB"/>
        </w:rPr>
        <w:t xml:space="preserve">Vehtari, A., Gabry, J., Magnusson, M., Yao, Y., Bürkner, P., Paananen, T., </w:t>
      </w:r>
      <w:r w:rsidRPr="00C932DD">
        <w:rPr>
          <w:i/>
          <w:iCs/>
          <w:sz w:val="28"/>
          <w:lang w:val="en-GB"/>
        </w:rPr>
        <w:t>et al.</w:t>
      </w:r>
      <w:r w:rsidRPr="00C932DD">
        <w:rPr>
          <w:sz w:val="28"/>
          <w:lang w:val="en-GB"/>
        </w:rPr>
        <w:t xml:space="preserve"> (2020). </w:t>
      </w:r>
      <w:r w:rsidRPr="00C932DD">
        <w:rPr>
          <w:i/>
          <w:iCs/>
          <w:sz w:val="28"/>
          <w:lang w:val="en-GB"/>
        </w:rPr>
        <w:t>loo: Efficient leave-one-out cross-validation and WAIC for Bayesian models.</w:t>
      </w:r>
    </w:p>
    <w:p w14:paraId="57DE7FE9" w14:textId="77777777" w:rsidR="00C932DD" w:rsidRPr="00C932DD" w:rsidRDefault="00C932DD" w:rsidP="00C932DD">
      <w:pPr>
        <w:pStyle w:val="Bibliography"/>
        <w:rPr>
          <w:sz w:val="28"/>
          <w:lang w:val="en-GB"/>
        </w:rPr>
      </w:pPr>
      <w:r w:rsidRPr="00C932DD">
        <w:rPr>
          <w:sz w:val="28"/>
          <w:lang w:val="en-GB"/>
        </w:rPr>
        <w:t xml:space="preserve">Vehtari, A., Gelman, A. &amp; Gabry, J. (2017). Practical Bayesian model evaluation using leave-one-out cross-validation and WAIC. </w:t>
      </w:r>
      <w:r w:rsidRPr="00C932DD">
        <w:rPr>
          <w:i/>
          <w:iCs/>
          <w:sz w:val="28"/>
          <w:lang w:val="en-GB"/>
        </w:rPr>
        <w:t>Stat Comput</w:t>
      </w:r>
      <w:r w:rsidRPr="00C932DD">
        <w:rPr>
          <w:sz w:val="28"/>
          <w:lang w:val="en-GB"/>
        </w:rPr>
        <w:t>, 27, 1413–1432.</w:t>
      </w:r>
    </w:p>
    <w:p w14:paraId="0DDDE47D" w14:textId="77777777" w:rsidR="00C932DD" w:rsidRPr="00C932DD" w:rsidRDefault="00C932DD" w:rsidP="00C932DD">
      <w:pPr>
        <w:pStyle w:val="Bibliography"/>
        <w:rPr>
          <w:sz w:val="28"/>
          <w:lang w:val="en-GB"/>
        </w:rPr>
      </w:pPr>
      <w:r w:rsidRPr="00C932DD">
        <w:rPr>
          <w:sz w:val="28"/>
          <w:lang w:val="en-GB"/>
        </w:rPr>
        <w:t xml:space="preserve">Wesner, J.S. &amp; Pomeranz, J.P.F. (2021). Choosing priors in Bayesian ecological models by simulating from the prior predictive distribution. </w:t>
      </w:r>
      <w:r w:rsidRPr="00C932DD">
        <w:rPr>
          <w:i/>
          <w:iCs/>
          <w:sz w:val="28"/>
          <w:lang w:val="en-GB"/>
        </w:rPr>
        <w:t>Ecosphere</w:t>
      </w:r>
      <w:r w:rsidRPr="00C932DD">
        <w:rPr>
          <w:sz w:val="28"/>
          <w:lang w:val="en-GB"/>
        </w:rPr>
        <w:t>, 12, e03739.</w:t>
      </w:r>
    </w:p>
    <w:p w14:paraId="149356E5" w14:textId="77777777" w:rsidR="00C932DD" w:rsidRPr="00C932DD" w:rsidRDefault="00C932DD" w:rsidP="00C932DD">
      <w:pPr>
        <w:pStyle w:val="Bibliography"/>
        <w:rPr>
          <w:sz w:val="28"/>
          <w:lang w:val="en-GB"/>
        </w:rPr>
      </w:pPr>
      <w:r w:rsidRPr="00C932DD">
        <w:rPr>
          <w:sz w:val="28"/>
          <w:lang w:val="en-GB"/>
        </w:rPr>
        <w:t xml:space="preserve">Wickham, H., Averick, M., Bryan, J., Chang, W., D’Agostino McGowan, L., François, R., </w:t>
      </w:r>
      <w:r w:rsidRPr="00C932DD">
        <w:rPr>
          <w:i/>
          <w:iCs/>
          <w:sz w:val="28"/>
          <w:lang w:val="en-GB"/>
        </w:rPr>
        <w:t>et al.</w:t>
      </w:r>
      <w:r w:rsidRPr="00C932DD">
        <w:rPr>
          <w:sz w:val="28"/>
          <w:lang w:val="en-GB"/>
        </w:rPr>
        <w:t xml:space="preserve"> (2019). Welcome to the tidyverse. </w:t>
      </w:r>
      <w:r w:rsidRPr="00C932DD">
        <w:rPr>
          <w:i/>
          <w:iCs/>
          <w:sz w:val="28"/>
          <w:lang w:val="en-GB"/>
        </w:rPr>
        <w:t>Journal of Open Source Software</w:t>
      </w:r>
      <w:r w:rsidRPr="00C932DD">
        <w:rPr>
          <w:sz w:val="28"/>
          <w:lang w:val="en-GB"/>
        </w:rPr>
        <w:t>, 1686.</w:t>
      </w:r>
    </w:p>
    <w:p w14:paraId="3AEDE9FB" w14:textId="57262965" w:rsidR="006147BB" w:rsidRDefault="00F1162E" w:rsidP="008F1650">
      <w:pPr>
        <w:spacing w:line="480" w:lineRule="auto"/>
        <w:contextualSpacing/>
        <w:jc w:val="both"/>
        <w:rPr>
          <w:sz w:val="28"/>
          <w:szCs w:val="28"/>
        </w:rPr>
      </w:pPr>
      <w:r>
        <w:rPr>
          <w:sz w:val="28"/>
          <w:szCs w:val="28"/>
        </w:rPr>
        <w:fldChar w:fldCharType="end"/>
      </w:r>
    </w:p>
    <w:p w14:paraId="117D5772" w14:textId="77777777" w:rsidR="0018125A" w:rsidRPr="005740FE" w:rsidRDefault="0018125A" w:rsidP="0018125A">
      <w:pPr>
        <w:spacing w:line="480" w:lineRule="auto"/>
        <w:contextualSpacing/>
        <w:jc w:val="both"/>
        <w:rPr>
          <w:sz w:val="28"/>
          <w:szCs w:val="28"/>
        </w:rPr>
      </w:pPr>
      <w:r w:rsidRPr="005740FE">
        <w:rPr>
          <w:sz w:val="28"/>
          <w:szCs w:val="28"/>
        </w:rPr>
        <w:lastRenderedPageBreak/>
        <w:t>Acknowledgements</w:t>
      </w:r>
    </w:p>
    <w:p w14:paraId="10907BDF" w14:textId="77777777" w:rsidR="0018125A" w:rsidRPr="005740FE" w:rsidRDefault="0018125A" w:rsidP="0018125A">
      <w:pPr>
        <w:spacing w:line="480" w:lineRule="auto"/>
        <w:contextualSpacing/>
        <w:jc w:val="both"/>
      </w:pPr>
      <w:r w:rsidRPr="005740FE">
        <w:t>Acknowledgements</w:t>
      </w:r>
    </w:p>
    <w:p w14:paraId="11ECCA1E" w14:textId="77777777" w:rsidR="0018125A" w:rsidRPr="005740FE" w:rsidRDefault="0018125A" w:rsidP="0018125A">
      <w:pPr>
        <w:spacing w:line="480" w:lineRule="auto"/>
        <w:contextualSpacing/>
        <w:jc w:val="both"/>
        <w:rPr>
          <w:sz w:val="28"/>
          <w:szCs w:val="28"/>
        </w:rPr>
      </w:pPr>
    </w:p>
    <w:p w14:paraId="4412ABE7" w14:textId="77777777" w:rsidR="0018125A" w:rsidRPr="005740FE" w:rsidRDefault="0018125A" w:rsidP="0018125A">
      <w:pPr>
        <w:spacing w:line="480" w:lineRule="auto"/>
        <w:contextualSpacing/>
        <w:jc w:val="both"/>
        <w:rPr>
          <w:sz w:val="28"/>
          <w:szCs w:val="28"/>
        </w:rPr>
      </w:pPr>
      <w:r w:rsidRPr="005740FE">
        <w:rPr>
          <w:sz w:val="28"/>
          <w:szCs w:val="28"/>
        </w:rPr>
        <w:t>Author Contributions</w:t>
      </w:r>
    </w:p>
    <w:p w14:paraId="1B598FF1" w14:textId="77777777" w:rsidR="0018125A" w:rsidRPr="005740FE" w:rsidRDefault="0018125A" w:rsidP="0018125A">
      <w:pPr>
        <w:spacing w:line="480" w:lineRule="auto"/>
        <w:contextualSpacing/>
        <w:jc w:val="both"/>
      </w:pPr>
      <w:r w:rsidRPr="005740FE">
        <w:t>Author Contributions</w:t>
      </w:r>
    </w:p>
    <w:p w14:paraId="55F3CDEB" w14:textId="77777777" w:rsidR="0018125A" w:rsidRPr="005740FE" w:rsidRDefault="0018125A" w:rsidP="0018125A">
      <w:pPr>
        <w:spacing w:line="480" w:lineRule="auto"/>
        <w:contextualSpacing/>
        <w:jc w:val="both"/>
        <w:rPr>
          <w:sz w:val="28"/>
          <w:szCs w:val="28"/>
        </w:rPr>
      </w:pPr>
    </w:p>
    <w:p w14:paraId="052F8126" w14:textId="77777777" w:rsidR="0018125A" w:rsidRPr="005740FE" w:rsidRDefault="0018125A" w:rsidP="0018125A">
      <w:pPr>
        <w:spacing w:line="480" w:lineRule="auto"/>
        <w:contextualSpacing/>
        <w:jc w:val="both"/>
        <w:rPr>
          <w:sz w:val="28"/>
          <w:szCs w:val="28"/>
        </w:rPr>
      </w:pPr>
      <w:r w:rsidRPr="005740FE">
        <w:rPr>
          <w:sz w:val="28"/>
          <w:szCs w:val="28"/>
        </w:rPr>
        <w:t>Additional Information</w:t>
      </w:r>
    </w:p>
    <w:p w14:paraId="0A7A3AF1" w14:textId="77777777" w:rsidR="0018125A" w:rsidRPr="005740FE" w:rsidRDefault="0018125A" w:rsidP="0018125A">
      <w:pPr>
        <w:spacing w:line="480" w:lineRule="auto"/>
        <w:contextualSpacing/>
        <w:jc w:val="both"/>
      </w:pPr>
      <w:r w:rsidRPr="005740FE">
        <w:t>Additional Information</w:t>
      </w:r>
    </w:p>
    <w:p w14:paraId="35B8E6DC" w14:textId="77777777" w:rsidR="0018125A" w:rsidRDefault="0018125A" w:rsidP="008F1650">
      <w:pPr>
        <w:spacing w:line="480" w:lineRule="auto"/>
        <w:contextualSpacing/>
        <w:jc w:val="both"/>
        <w:rPr>
          <w:sz w:val="28"/>
          <w:szCs w:val="28"/>
        </w:rPr>
      </w:pPr>
    </w:p>
    <w:p w14:paraId="6F697CC5" w14:textId="1A2DDA5C" w:rsidR="006147BB" w:rsidRDefault="006147BB" w:rsidP="006147BB">
      <w:pPr>
        <w:spacing w:line="480" w:lineRule="auto"/>
        <w:contextualSpacing/>
        <w:jc w:val="both"/>
        <w:rPr>
          <w:sz w:val="28"/>
          <w:szCs w:val="28"/>
        </w:rPr>
      </w:pPr>
      <w:r>
        <w:rPr>
          <w:sz w:val="28"/>
          <w:szCs w:val="28"/>
        </w:rPr>
        <w:t>Tables</w:t>
      </w:r>
    </w:p>
    <w:p w14:paraId="41F1AC3D" w14:textId="77777777" w:rsidR="006147BB" w:rsidRDefault="006147BB" w:rsidP="006147BB">
      <w:pPr>
        <w:spacing w:line="480" w:lineRule="auto"/>
        <w:contextualSpacing/>
        <w:jc w:val="both"/>
        <w:rPr>
          <w:sz w:val="28"/>
          <w:szCs w:val="28"/>
        </w:rPr>
      </w:pPr>
    </w:p>
    <w:p w14:paraId="056E930C" w14:textId="77777777" w:rsidR="007A028A" w:rsidRDefault="007A028A" w:rsidP="006147BB">
      <w:pPr>
        <w:spacing w:line="480" w:lineRule="auto"/>
        <w:contextualSpacing/>
        <w:jc w:val="both"/>
        <w:rPr>
          <w:sz w:val="28"/>
          <w:szCs w:val="28"/>
        </w:rPr>
      </w:pPr>
    </w:p>
    <w:p w14:paraId="2AC0049D" w14:textId="46331B4A" w:rsidR="007A028A" w:rsidRDefault="007A028A" w:rsidP="006147BB">
      <w:pPr>
        <w:spacing w:line="480" w:lineRule="auto"/>
        <w:contextualSpacing/>
        <w:jc w:val="both"/>
        <w:rPr>
          <w:sz w:val="28"/>
          <w:szCs w:val="28"/>
        </w:rPr>
      </w:pPr>
    </w:p>
    <w:p w14:paraId="31AAC0C6" w14:textId="13F2E521" w:rsidR="00760656" w:rsidRDefault="00760656" w:rsidP="006147BB">
      <w:pPr>
        <w:spacing w:line="480" w:lineRule="auto"/>
        <w:contextualSpacing/>
        <w:jc w:val="both"/>
        <w:rPr>
          <w:sz w:val="28"/>
          <w:szCs w:val="28"/>
        </w:rPr>
      </w:pPr>
    </w:p>
    <w:p w14:paraId="684CEAC4" w14:textId="69D761DA" w:rsidR="00760656" w:rsidRDefault="00760656" w:rsidP="006147BB">
      <w:pPr>
        <w:spacing w:line="480" w:lineRule="auto"/>
        <w:contextualSpacing/>
        <w:jc w:val="both"/>
        <w:rPr>
          <w:sz w:val="28"/>
          <w:szCs w:val="28"/>
        </w:rPr>
      </w:pPr>
    </w:p>
    <w:p w14:paraId="06D1E3AE" w14:textId="3D184AE0" w:rsidR="00760656" w:rsidRDefault="00760656" w:rsidP="006147BB">
      <w:pPr>
        <w:spacing w:line="480" w:lineRule="auto"/>
        <w:contextualSpacing/>
        <w:jc w:val="both"/>
        <w:rPr>
          <w:sz w:val="28"/>
          <w:szCs w:val="28"/>
        </w:rPr>
      </w:pPr>
    </w:p>
    <w:p w14:paraId="67FD43D9" w14:textId="7A20B8D1" w:rsidR="00760656" w:rsidRDefault="00760656" w:rsidP="006147BB">
      <w:pPr>
        <w:spacing w:line="480" w:lineRule="auto"/>
        <w:contextualSpacing/>
        <w:jc w:val="both"/>
        <w:rPr>
          <w:sz w:val="28"/>
          <w:szCs w:val="28"/>
        </w:rPr>
      </w:pPr>
    </w:p>
    <w:p w14:paraId="545F13B9" w14:textId="5E848C54" w:rsidR="00760656" w:rsidRDefault="00760656" w:rsidP="006147BB">
      <w:pPr>
        <w:spacing w:line="480" w:lineRule="auto"/>
        <w:contextualSpacing/>
        <w:jc w:val="both"/>
        <w:rPr>
          <w:sz w:val="28"/>
          <w:szCs w:val="28"/>
        </w:rPr>
      </w:pPr>
    </w:p>
    <w:p w14:paraId="1E08507A" w14:textId="4004299E" w:rsidR="00760656" w:rsidRDefault="00760656" w:rsidP="006147BB">
      <w:pPr>
        <w:spacing w:line="480" w:lineRule="auto"/>
        <w:contextualSpacing/>
        <w:jc w:val="both"/>
        <w:rPr>
          <w:sz w:val="28"/>
          <w:szCs w:val="28"/>
        </w:rPr>
      </w:pPr>
    </w:p>
    <w:p w14:paraId="7ABD6F4E" w14:textId="50640C87" w:rsidR="00760656" w:rsidRDefault="00760656" w:rsidP="006147BB">
      <w:pPr>
        <w:spacing w:line="480" w:lineRule="auto"/>
        <w:contextualSpacing/>
        <w:jc w:val="both"/>
        <w:rPr>
          <w:sz w:val="28"/>
          <w:szCs w:val="28"/>
        </w:rPr>
      </w:pPr>
    </w:p>
    <w:p w14:paraId="2941875D" w14:textId="51F2B8FA" w:rsidR="00760656" w:rsidRDefault="00760656" w:rsidP="006147BB">
      <w:pPr>
        <w:spacing w:line="480" w:lineRule="auto"/>
        <w:contextualSpacing/>
        <w:jc w:val="both"/>
        <w:rPr>
          <w:sz w:val="28"/>
          <w:szCs w:val="28"/>
        </w:rPr>
      </w:pPr>
    </w:p>
    <w:p w14:paraId="67AF1F84" w14:textId="77777777" w:rsidR="00760656" w:rsidRDefault="00760656" w:rsidP="006147BB">
      <w:pPr>
        <w:spacing w:line="480" w:lineRule="auto"/>
        <w:contextualSpacing/>
        <w:jc w:val="both"/>
        <w:rPr>
          <w:sz w:val="28"/>
          <w:szCs w:val="28"/>
        </w:rPr>
      </w:pPr>
    </w:p>
    <w:p w14:paraId="6F549CBB" w14:textId="34BFB7B3" w:rsidR="00CB744B" w:rsidRDefault="006147BB" w:rsidP="008F1650">
      <w:pPr>
        <w:spacing w:line="480" w:lineRule="auto"/>
        <w:contextualSpacing/>
        <w:jc w:val="both"/>
        <w:rPr>
          <w:sz w:val="28"/>
          <w:szCs w:val="28"/>
        </w:rPr>
      </w:pPr>
      <w:r>
        <w:rPr>
          <w:sz w:val="28"/>
          <w:szCs w:val="28"/>
        </w:rPr>
        <w:lastRenderedPageBreak/>
        <w:t>Figures</w:t>
      </w:r>
    </w:p>
    <w:p w14:paraId="39F72458" w14:textId="09AA45A8" w:rsidR="0018125A" w:rsidRDefault="0018125A" w:rsidP="009F0085">
      <w:pPr>
        <w:spacing w:line="480" w:lineRule="auto"/>
        <w:contextualSpacing/>
        <w:jc w:val="center"/>
        <w:rPr>
          <w:sz w:val="28"/>
          <w:szCs w:val="28"/>
        </w:rPr>
      </w:pPr>
    </w:p>
    <w:p w14:paraId="0642DF5C" w14:textId="1745D125" w:rsidR="00377B60" w:rsidRPr="000F7290" w:rsidRDefault="00DD631A" w:rsidP="003643A5">
      <w:pPr>
        <w:contextualSpacing/>
        <w:jc w:val="both"/>
        <w:rPr>
          <w:rFonts w:eastAsiaTheme="minorEastAsia"/>
          <w:sz w:val="28"/>
          <w:szCs w:val="28"/>
        </w:rPr>
      </w:pPr>
      <w:r>
        <w:rPr>
          <w:sz w:val="28"/>
          <w:szCs w:val="28"/>
        </w:rPr>
        <w:t>Fig</w:t>
      </w:r>
      <w:r w:rsidR="00FB5ECC">
        <w:rPr>
          <w:sz w:val="28"/>
          <w:szCs w:val="28"/>
        </w:rPr>
        <w:t>.</w:t>
      </w:r>
      <w:r>
        <w:rPr>
          <w:sz w:val="28"/>
          <w:szCs w:val="28"/>
        </w:rPr>
        <w:t xml:space="preserve"> 1. </w:t>
      </w:r>
      <w:r w:rsidR="00BE15DC">
        <w:rPr>
          <w:sz w:val="28"/>
          <w:szCs w:val="28"/>
        </w:rPr>
        <w:t xml:space="preserve">The average length-at-age is larger for all ages in the </w:t>
      </w:r>
      <w:r w:rsidR="00CD015B">
        <w:rPr>
          <w:sz w:val="28"/>
          <w:szCs w:val="28"/>
        </w:rPr>
        <w:t xml:space="preserve">warm </w:t>
      </w:r>
      <w:r w:rsidR="005A412B">
        <w:rPr>
          <w:sz w:val="28"/>
          <w:szCs w:val="28"/>
        </w:rPr>
        <w:t xml:space="preserve">(red) </w:t>
      </w:r>
      <w:r w:rsidR="009058D8">
        <w:rPr>
          <w:sz w:val="28"/>
          <w:szCs w:val="28"/>
        </w:rPr>
        <w:t xml:space="preserve">compared to the </w:t>
      </w:r>
      <w:r w:rsidR="00CD015B">
        <w:rPr>
          <w:sz w:val="28"/>
          <w:szCs w:val="28"/>
        </w:rPr>
        <w:t xml:space="preserve">cold </w:t>
      </w:r>
      <w:r w:rsidR="005A412B">
        <w:rPr>
          <w:sz w:val="28"/>
          <w:szCs w:val="28"/>
        </w:rPr>
        <w:t xml:space="preserve">(blue) </w:t>
      </w:r>
      <w:r w:rsidR="00CD015B">
        <w:rPr>
          <w:sz w:val="28"/>
          <w:szCs w:val="28"/>
        </w:rPr>
        <w:t>area</w:t>
      </w:r>
      <w:r w:rsidR="00F116BB">
        <w:rPr>
          <w:sz w:val="28"/>
          <w:szCs w:val="28"/>
        </w:rPr>
        <w:t xml:space="preserve">. </w:t>
      </w:r>
      <w:r w:rsidR="00334C9A">
        <w:rPr>
          <w:sz w:val="28"/>
          <w:szCs w:val="28"/>
        </w:rPr>
        <w:t xml:space="preserve">Points in panel </w:t>
      </w:r>
      <w:r w:rsidR="00D67790">
        <w:rPr>
          <w:sz w:val="28"/>
          <w:szCs w:val="28"/>
        </w:rPr>
        <w:t>(</w:t>
      </w:r>
      <w:r w:rsidR="00334C9A">
        <w:rPr>
          <w:sz w:val="28"/>
          <w:szCs w:val="28"/>
        </w:rPr>
        <w:t>A</w:t>
      </w:r>
      <w:r w:rsidR="00D67790">
        <w:rPr>
          <w:sz w:val="28"/>
          <w:szCs w:val="28"/>
        </w:rPr>
        <w:t>)</w:t>
      </w:r>
      <w:r w:rsidR="00334C9A">
        <w:rPr>
          <w:sz w:val="28"/>
          <w:szCs w:val="28"/>
        </w:rPr>
        <w:t xml:space="preserve"> depicts individual-level length-at-age and lines</w:t>
      </w:r>
      <w:r w:rsidR="008F0847">
        <w:rPr>
          <w:sz w:val="28"/>
          <w:szCs w:val="28"/>
        </w:rPr>
        <w:t xml:space="preserve"> </w:t>
      </w:r>
      <w:r w:rsidR="00A207CA">
        <w:rPr>
          <w:sz w:val="28"/>
          <w:szCs w:val="28"/>
        </w:rPr>
        <w:t>show</w:t>
      </w:r>
      <w:r w:rsidR="008F0847">
        <w:rPr>
          <w:sz w:val="28"/>
          <w:szCs w:val="28"/>
        </w:rPr>
        <w:t xml:space="preserve"> the </w:t>
      </w:r>
      <w:r w:rsidR="00D46B95" w:rsidRPr="007B2777">
        <w:rPr>
          <w:color w:val="FF0000"/>
          <w:sz w:val="28"/>
          <w:szCs w:val="28"/>
        </w:rPr>
        <w:t xml:space="preserve">global </w:t>
      </w:r>
      <w:r w:rsidR="007B468C">
        <w:rPr>
          <w:sz w:val="28"/>
          <w:szCs w:val="28"/>
        </w:rPr>
        <w:t xml:space="preserve">posterior prediction </w:t>
      </w:r>
      <w:r w:rsidR="003853B7">
        <w:rPr>
          <w:sz w:val="28"/>
          <w:szCs w:val="28"/>
        </w:rPr>
        <w:t>without group-level effects</w:t>
      </w:r>
      <w:r w:rsidR="008650AC">
        <w:rPr>
          <w:sz w:val="28"/>
          <w:szCs w:val="28"/>
        </w:rPr>
        <w:t xml:space="preserve"> (</w:t>
      </w:r>
      <w:r w:rsidR="00E76DE3">
        <w:rPr>
          <w:sz w:val="28"/>
          <w:szCs w:val="28"/>
        </w:rPr>
        <w:t xml:space="preserve">i.e., </w:t>
      </w:r>
      <w:r w:rsidR="008650AC">
        <w:rPr>
          <w:sz w:val="28"/>
          <w:szCs w:val="28"/>
        </w:rPr>
        <w:t xml:space="preserve">cohort) </w:t>
      </w:r>
      <w:r w:rsidR="00683DB0">
        <w:rPr>
          <w:sz w:val="28"/>
          <w:szCs w:val="28"/>
        </w:rPr>
        <w:t xml:space="preserve">from the von Bertalanffy model </w:t>
      </w:r>
      <w:r w:rsidR="00582011">
        <w:rPr>
          <w:sz w:val="28"/>
          <w:szCs w:val="28"/>
        </w:rPr>
        <w:t xml:space="preserve">with area-specific </w:t>
      </w:r>
      <w:r w:rsidR="002A6184">
        <w:rPr>
          <w:sz w:val="28"/>
          <w:szCs w:val="28"/>
        </w:rPr>
        <w:t>coefficient</w:t>
      </w:r>
      <w:r w:rsidR="008972DA">
        <w:rPr>
          <w:sz w:val="28"/>
          <w:szCs w:val="28"/>
        </w:rPr>
        <w:t>s</w:t>
      </w:r>
      <w:r w:rsidR="00582011">
        <w:rPr>
          <w:sz w:val="28"/>
          <w:szCs w:val="28"/>
        </w:rPr>
        <w:t xml:space="preserve"> (</w:t>
      </w:r>
      <w:r w:rsidR="00582011" w:rsidRPr="00D716A8">
        <w:rPr>
          <w:color w:val="FF0000"/>
          <w:sz w:val="28"/>
          <w:szCs w:val="28"/>
        </w:rPr>
        <w:t>MX</w:t>
      </w:r>
      <w:r w:rsidR="00582011">
        <w:rPr>
          <w:sz w:val="28"/>
          <w:szCs w:val="28"/>
        </w:rPr>
        <w:t>)</w:t>
      </w:r>
      <w:r w:rsidR="008972DA">
        <w:rPr>
          <w:sz w:val="28"/>
          <w:szCs w:val="28"/>
        </w:rPr>
        <w:t>.</w:t>
      </w:r>
      <w:r w:rsidR="002763D7">
        <w:rPr>
          <w:sz w:val="28"/>
          <w:szCs w:val="28"/>
        </w:rPr>
        <w:t xml:space="preserve"> </w:t>
      </w:r>
      <w:r w:rsidR="00D84234">
        <w:rPr>
          <w:sz w:val="28"/>
          <w:szCs w:val="28"/>
        </w:rPr>
        <w:t xml:space="preserve">The shaded areas correspond to </w:t>
      </w:r>
      <w:r w:rsidR="00E7248F">
        <w:rPr>
          <w:sz w:val="28"/>
          <w:szCs w:val="28"/>
        </w:rPr>
        <w:t>50% and 90%</w:t>
      </w:r>
      <w:r w:rsidR="00435187">
        <w:rPr>
          <w:sz w:val="28"/>
          <w:szCs w:val="28"/>
        </w:rPr>
        <w:t xml:space="preserve"> </w:t>
      </w:r>
      <w:r w:rsidR="004D5724">
        <w:rPr>
          <w:sz w:val="28"/>
          <w:szCs w:val="28"/>
        </w:rPr>
        <w:t xml:space="preserve">credible </w:t>
      </w:r>
      <w:r w:rsidR="00C93A0C">
        <w:rPr>
          <w:sz w:val="28"/>
          <w:szCs w:val="28"/>
        </w:rPr>
        <w:t>intervals</w:t>
      </w:r>
      <w:commentRangeStart w:id="10"/>
      <w:commentRangeEnd w:id="10"/>
      <w:r w:rsidR="000C6A47">
        <w:rPr>
          <w:rStyle w:val="CommentReference"/>
        </w:rPr>
        <w:commentReference w:id="10"/>
      </w:r>
      <w:r w:rsidR="00E7248F">
        <w:rPr>
          <w:sz w:val="28"/>
          <w:szCs w:val="28"/>
        </w:rPr>
        <w:t>.</w:t>
      </w:r>
      <w:r w:rsidR="00E50007">
        <w:rPr>
          <w:sz w:val="28"/>
          <w:szCs w:val="28"/>
        </w:rPr>
        <w:t xml:space="preserve"> </w:t>
      </w:r>
      <w:r w:rsidR="00E76DE3">
        <w:rPr>
          <w:sz w:val="28"/>
          <w:szCs w:val="28"/>
        </w:rPr>
        <w:t xml:space="preserve">Panel </w:t>
      </w:r>
      <w:r w:rsidR="00C32EBD">
        <w:rPr>
          <w:sz w:val="28"/>
          <w:szCs w:val="28"/>
        </w:rPr>
        <w:t>B</w:t>
      </w:r>
      <w:r w:rsidR="00021A18">
        <w:rPr>
          <w:sz w:val="28"/>
          <w:szCs w:val="28"/>
        </w:rPr>
        <w:t xml:space="preserve"> </w:t>
      </w:r>
      <w:r w:rsidR="00C32EBD">
        <w:rPr>
          <w:sz w:val="28"/>
          <w:szCs w:val="28"/>
        </w:rPr>
        <w:t>show</w:t>
      </w:r>
      <w:r w:rsidR="0050317B">
        <w:rPr>
          <w:sz w:val="28"/>
          <w:szCs w:val="28"/>
        </w:rPr>
        <w:t>s</w:t>
      </w:r>
      <w:r w:rsidR="00CE010B">
        <w:rPr>
          <w:sz w:val="28"/>
          <w:szCs w:val="28"/>
        </w:rPr>
        <w:t xml:space="preserve"> </w:t>
      </w:r>
      <w:r w:rsidR="00E770D7">
        <w:rPr>
          <w:sz w:val="28"/>
          <w:szCs w:val="28"/>
        </w:rPr>
        <w:t xml:space="preserve">the </w:t>
      </w:r>
      <w:r w:rsidR="00CE010B">
        <w:rPr>
          <w:sz w:val="28"/>
          <w:szCs w:val="28"/>
        </w:rPr>
        <w:t xml:space="preserve">posterior distributions </w:t>
      </w:r>
      <w:r w:rsidR="005B7A73">
        <w:rPr>
          <w:sz w:val="28"/>
          <w:szCs w:val="28"/>
        </w:rPr>
        <w:t>for</w:t>
      </w:r>
      <w:r w:rsidR="004606BB">
        <w:rPr>
          <w:sz w:val="28"/>
          <w:szCs w:val="28"/>
        </w:rPr>
        <w:t xml:space="preserve"> </w:t>
      </w:r>
      <w:r w:rsidR="00886DD1">
        <w:rPr>
          <w:sz w:val="28"/>
          <w:szCs w:val="28"/>
        </w:rPr>
        <w:t>parameters</w:t>
      </w:r>
      <w:r w:rsidR="000F7290">
        <w:rPr>
          <w:sz w:val="28"/>
          <w:szCs w:val="28"/>
        </w:rPr>
        <w:t xml:space="preserve"> </w:t>
      </w:r>
      <m:oMath>
        <m:sSub>
          <m:sSubPr>
            <m:ctrlPr>
              <w:rPr>
                <w:rFonts w:ascii="Cambria Math" w:eastAsiaTheme="minorEastAsia" w:hAnsi="Cambria Math"/>
                <w:i/>
                <w:sz w:val="28"/>
                <w:szCs w:val="28"/>
              </w:rPr>
            </m:ctrlPr>
          </m:sSubPr>
          <m:e>
            <m:r>
              <w:rPr>
                <w:rFonts w:ascii="Cambria Math" w:eastAsiaTheme="minorEastAsia" w:hAnsi="Cambria Math"/>
                <w:sz w:val="28"/>
                <w:szCs w:val="28"/>
              </w:rPr>
              <m:t>K</m:t>
            </m:r>
          </m:e>
          <m:sub>
            <m:r>
              <w:rPr>
                <w:rFonts w:ascii="Cambria Math" w:eastAsiaTheme="minorEastAsia" w:hAnsi="Cambria Math"/>
                <w:sz w:val="28"/>
                <w:szCs w:val="28"/>
              </w:rPr>
              <m:t>warm</m:t>
            </m:r>
          </m:sub>
        </m:sSub>
      </m:oMath>
      <w:r w:rsidR="000F7290">
        <w:rPr>
          <w:rFonts w:eastAsiaTheme="minorEastAsia"/>
          <w:sz w:val="28"/>
          <w:szCs w:val="28"/>
        </w:rPr>
        <w:t xml:space="preserve"> and </w:t>
      </w:r>
      <m:oMath>
        <m:sSub>
          <m:sSubPr>
            <m:ctrlPr>
              <w:rPr>
                <w:rFonts w:ascii="Cambria Math" w:eastAsiaTheme="minorEastAsia" w:hAnsi="Cambria Math"/>
                <w:i/>
                <w:sz w:val="28"/>
                <w:szCs w:val="28"/>
              </w:rPr>
            </m:ctrlPr>
          </m:sSubPr>
          <m:e>
            <m:r>
              <w:rPr>
                <w:rFonts w:ascii="Cambria Math" w:eastAsiaTheme="minorEastAsia" w:hAnsi="Cambria Math"/>
                <w:sz w:val="28"/>
                <w:szCs w:val="28"/>
              </w:rPr>
              <m:t>K</m:t>
            </m:r>
          </m:e>
          <m:sub>
            <m:r>
              <w:rPr>
                <w:rFonts w:ascii="Cambria Math" w:eastAsiaTheme="minorEastAsia" w:hAnsi="Cambria Math"/>
                <w:sz w:val="28"/>
                <w:szCs w:val="28"/>
              </w:rPr>
              <m:t>cold</m:t>
            </m:r>
          </m:sub>
        </m:sSub>
      </m:oMath>
      <w:r w:rsidR="00021A18">
        <w:rPr>
          <w:rFonts w:eastAsiaTheme="minorEastAsia"/>
          <w:sz w:val="28"/>
          <w:szCs w:val="28"/>
        </w:rPr>
        <w:t xml:space="preserve">, </w:t>
      </w:r>
      <w:r w:rsidR="006365FF">
        <w:rPr>
          <w:rFonts w:eastAsiaTheme="minorEastAsia"/>
          <w:sz w:val="28"/>
          <w:szCs w:val="28"/>
        </w:rPr>
        <w:t xml:space="preserve">and panel C shows the distribution of differences. </w:t>
      </w:r>
      <w:r w:rsidR="00EB4DE9">
        <w:rPr>
          <w:sz w:val="28"/>
          <w:szCs w:val="28"/>
        </w:rPr>
        <w:t xml:space="preserve">Panel </w:t>
      </w:r>
      <w:r w:rsidR="0042094F">
        <w:rPr>
          <w:sz w:val="28"/>
          <w:szCs w:val="28"/>
        </w:rPr>
        <w:t>D</w:t>
      </w:r>
      <w:r w:rsidR="00EB4DE9">
        <w:rPr>
          <w:sz w:val="28"/>
          <w:szCs w:val="28"/>
        </w:rPr>
        <w:t xml:space="preserve"> show</w:t>
      </w:r>
      <w:r w:rsidR="00186A16">
        <w:rPr>
          <w:sz w:val="28"/>
          <w:szCs w:val="28"/>
        </w:rPr>
        <w:t>s</w:t>
      </w:r>
      <w:r w:rsidR="00EB4DE9">
        <w:rPr>
          <w:sz w:val="28"/>
          <w:szCs w:val="28"/>
        </w:rPr>
        <w:t xml:space="preserve"> the posterior distributions for parameters </w:t>
      </w:r>
      <m:oMath>
        <m:sSub>
          <m:sSubPr>
            <m:ctrlPr>
              <w:rPr>
                <w:rFonts w:ascii="Cambria Math" w:hAnsi="Cambria Math"/>
                <w:i/>
                <w:sz w:val="28"/>
                <w:szCs w:val="28"/>
              </w:rPr>
            </m:ctrlPr>
          </m:sSubPr>
          <m:e>
            <m:r>
              <w:rPr>
                <w:rFonts w:ascii="Cambria Math" w:hAnsi="Cambria Math"/>
                <w:sz w:val="28"/>
                <w:szCs w:val="28"/>
              </w:rPr>
              <m:t>L</m:t>
            </m:r>
          </m:e>
          <m:sub>
            <m:r>
              <w:rPr>
                <w:rFonts w:ascii="Cambria Math" w:hAnsi="Cambria Math"/>
                <w:sz w:val="28"/>
                <w:szCs w:val="28"/>
              </w:rPr>
              <m:t>∞, warm</m:t>
            </m:r>
          </m:sub>
        </m:sSub>
      </m:oMath>
      <w:r w:rsidR="00EB4DE9">
        <w:rPr>
          <w:rFonts w:eastAsiaTheme="minorEastAsia"/>
          <w:sz w:val="28"/>
          <w:szCs w:val="28"/>
        </w:rPr>
        <w:t xml:space="preserve"> and </w:t>
      </w:r>
      <m:oMath>
        <m:sSub>
          <m:sSubPr>
            <m:ctrlPr>
              <w:rPr>
                <w:rFonts w:ascii="Cambria Math" w:hAnsi="Cambria Math"/>
                <w:i/>
                <w:sz w:val="28"/>
                <w:szCs w:val="28"/>
              </w:rPr>
            </m:ctrlPr>
          </m:sSubPr>
          <m:e>
            <m:r>
              <w:rPr>
                <w:rFonts w:ascii="Cambria Math" w:hAnsi="Cambria Math"/>
                <w:sz w:val="28"/>
                <w:szCs w:val="28"/>
              </w:rPr>
              <m:t>L</m:t>
            </m:r>
          </m:e>
          <m:sub>
            <m:r>
              <w:rPr>
                <w:rFonts w:ascii="Cambria Math" w:hAnsi="Cambria Math"/>
                <w:sz w:val="28"/>
                <w:szCs w:val="28"/>
              </w:rPr>
              <m:t>∞,cold</m:t>
            </m:r>
          </m:sub>
        </m:sSub>
      </m:oMath>
      <w:r w:rsidR="00EB4DE9">
        <w:rPr>
          <w:rFonts w:eastAsiaTheme="minorEastAsia"/>
          <w:sz w:val="28"/>
          <w:szCs w:val="28"/>
        </w:rPr>
        <w:t xml:space="preserve">, and panel </w:t>
      </w:r>
      <w:r w:rsidR="00CD5931">
        <w:rPr>
          <w:rFonts w:eastAsiaTheme="minorEastAsia"/>
          <w:sz w:val="28"/>
          <w:szCs w:val="28"/>
        </w:rPr>
        <w:t>E</w:t>
      </w:r>
      <w:r w:rsidR="00EB4DE9">
        <w:rPr>
          <w:rFonts w:eastAsiaTheme="minorEastAsia"/>
          <w:sz w:val="28"/>
          <w:szCs w:val="28"/>
        </w:rPr>
        <w:t xml:space="preserve"> shows the distribution of differences. </w:t>
      </w:r>
    </w:p>
    <w:p w14:paraId="0DA21D7D" w14:textId="1F51EDFF" w:rsidR="00377B60" w:rsidRDefault="00377B60" w:rsidP="008F1650">
      <w:pPr>
        <w:spacing w:line="480" w:lineRule="auto"/>
        <w:contextualSpacing/>
        <w:jc w:val="both"/>
        <w:rPr>
          <w:sz w:val="28"/>
          <w:szCs w:val="28"/>
        </w:rPr>
      </w:pPr>
    </w:p>
    <w:p w14:paraId="25242236" w14:textId="76412B89" w:rsidR="00377B60" w:rsidRDefault="00377B60" w:rsidP="008F1650">
      <w:pPr>
        <w:spacing w:line="480" w:lineRule="auto"/>
        <w:contextualSpacing/>
        <w:jc w:val="both"/>
        <w:rPr>
          <w:sz w:val="28"/>
          <w:szCs w:val="28"/>
        </w:rPr>
      </w:pPr>
    </w:p>
    <w:p w14:paraId="4F9925EB" w14:textId="47D2CC74" w:rsidR="00377B60" w:rsidRDefault="009F0085" w:rsidP="00137AE0">
      <w:pPr>
        <w:spacing w:line="480" w:lineRule="auto"/>
        <w:contextualSpacing/>
        <w:jc w:val="center"/>
        <w:rPr>
          <w:sz w:val="28"/>
          <w:szCs w:val="28"/>
        </w:rPr>
      </w:pPr>
      <w:r>
        <w:rPr>
          <w:noProof/>
          <w:sz w:val="28"/>
          <w:szCs w:val="28"/>
        </w:rPr>
        <w:lastRenderedPageBreak/>
        <w:drawing>
          <wp:inline distT="0" distB="0" distL="0" distR="0" wp14:anchorId="7CFA4AA4" wp14:editId="1C7CB6E9">
            <wp:extent cx="5466795" cy="5427980"/>
            <wp:effectExtent l="0" t="0" r="0" b="0"/>
            <wp:docPr id="4" name="Picture 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with medium confidence"/>
                    <pic:cNvPicPr/>
                  </pic:nvPicPr>
                  <pic:blipFill rotWithShape="1">
                    <a:blip r:embed="rId11" cstate="print">
                      <a:extLst>
                        <a:ext uri="{28A0092B-C50C-407E-A947-70E740481C1C}">
                          <a14:useLocalDpi xmlns:a14="http://schemas.microsoft.com/office/drawing/2010/main" val="0"/>
                        </a:ext>
                      </a:extLst>
                    </a:blip>
                    <a:srcRect l="2545" t="2546" r="2068" b="2745"/>
                    <a:stretch/>
                  </pic:blipFill>
                  <pic:spPr bwMode="auto">
                    <a:xfrm>
                      <a:off x="0" y="0"/>
                      <a:ext cx="5467074" cy="5428257"/>
                    </a:xfrm>
                    <a:prstGeom prst="rect">
                      <a:avLst/>
                    </a:prstGeom>
                    <a:ln>
                      <a:noFill/>
                    </a:ln>
                    <a:extLst>
                      <a:ext uri="{53640926-AAD7-44D8-BBD7-CCE9431645EC}">
                        <a14:shadowObscured xmlns:a14="http://schemas.microsoft.com/office/drawing/2010/main"/>
                      </a:ext>
                    </a:extLst>
                  </pic:spPr>
                </pic:pic>
              </a:graphicData>
            </a:graphic>
          </wp:inline>
        </w:drawing>
      </w:r>
    </w:p>
    <w:p w14:paraId="2DB6BE22" w14:textId="61C64D45" w:rsidR="00542887" w:rsidRDefault="002F6831" w:rsidP="00C57756">
      <w:pPr>
        <w:contextualSpacing/>
        <w:jc w:val="both"/>
        <w:rPr>
          <w:sz w:val="28"/>
          <w:szCs w:val="28"/>
        </w:rPr>
      </w:pPr>
      <w:r>
        <w:rPr>
          <w:sz w:val="28"/>
          <w:szCs w:val="28"/>
        </w:rPr>
        <w:t>Fig. 2.</w:t>
      </w:r>
      <w:r w:rsidR="00DA31C1">
        <w:rPr>
          <w:sz w:val="28"/>
          <w:szCs w:val="28"/>
        </w:rPr>
        <w:t xml:space="preserve"> The faster growth rates in the warm area </w:t>
      </w:r>
      <w:r w:rsidR="009C40A2">
        <w:rPr>
          <w:sz w:val="28"/>
          <w:szCs w:val="28"/>
        </w:rPr>
        <w:t>are</w:t>
      </w:r>
      <w:r w:rsidR="00DA31C1">
        <w:rPr>
          <w:sz w:val="28"/>
          <w:szCs w:val="28"/>
        </w:rPr>
        <w:t xml:space="preserve"> maintained as fish grow. </w:t>
      </w:r>
      <w:r w:rsidR="0072102A">
        <w:rPr>
          <w:sz w:val="28"/>
          <w:szCs w:val="28"/>
        </w:rPr>
        <w:t xml:space="preserve">The points illustrate </w:t>
      </w:r>
      <w:r w:rsidR="00152820">
        <w:rPr>
          <w:sz w:val="28"/>
          <w:szCs w:val="28"/>
        </w:rPr>
        <w:t xml:space="preserve">specific </w:t>
      </w:r>
      <w:r w:rsidR="003F13D9">
        <w:rPr>
          <w:sz w:val="28"/>
          <w:szCs w:val="28"/>
        </w:rPr>
        <w:t xml:space="preserve">growth </w:t>
      </w:r>
      <w:r w:rsidR="003B0F5E">
        <w:rPr>
          <w:sz w:val="28"/>
          <w:szCs w:val="28"/>
        </w:rPr>
        <w:t>estimated from</w:t>
      </w:r>
      <w:r w:rsidR="007C5998">
        <w:rPr>
          <w:sz w:val="28"/>
          <w:szCs w:val="28"/>
        </w:rPr>
        <w:t xml:space="preserve"> </w:t>
      </w:r>
      <w:r w:rsidR="00ED1853">
        <w:rPr>
          <w:sz w:val="28"/>
          <w:szCs w:val="28"/>
        </w:rPr>
        <w:t>back-calculated length-at-age</w:t>
      </w:r>
      <w:r w:rsidR="00111E80">
        <w:rPr>
          <w:sz w:val="28"/>
          <w:szCs w:val="28"/>
        </w:rPr>
        <w:t xml:space="preserve"> </w:t>
      </w:r>
      <w:r w:rsidR="0007438A">
        <w:rPr>
          <w:sz w:val="28"/>
          <w:szCs w:val="28"/>
        </w:rPr>
        <w:t>(within individuals)</w:t>
      </w:r>
      <w:r w:rsidR="00A67688">
        <w:rPr>
          <w:sz w:val="28"/>
          <w:szCs w:val="28"/>
        </w:rPr>
        <w:t xml:space="preserve"> </w:t>
      </w:r>
      <w:r w:rsidR="00111E80">
        <w:rPr>
          <w:sz w:val="28"/>
          <w:szCs w:val="28"/>
        </w:rPr>
        <w:t xml:space="preserve">as a function of </w:t>
      </w:r>
      <w:r w:rsidR="00A92FEB">
        <w:rPr>
          <w:sz w:val="28"/>
          <w:szCs w:val="28"/>
        </w:rPr>
        <w:t>length</w:t>
      </w:r>
      <w:r w:rsidR="00AD52E5">
        <w:rPr>
          <w:sz w:val="28"/>
          <w:szCs w:val="28"/>
        </w:rPr>
        <w:t xml:space="preserve"> </w:t>
      </w:r>
      <w:r w:rsidR="002F3A6A">
        <w:rPr>
          <w:sz w:val="28"/>
          <w:szCs w:val="28"/>
        </w:rPr>
        <w:t>(</w:t>
      </w:r>
      <w:r w:rsidR="00A92FEB">
        <w:rPr>
          <w:sz w:val="28"/>
          <w:szCs w:val="28"/>
        </w:rPr>
        <w:t xml:space="preserve">expressed as the </w:t>
      </w:r>
      <w:r w:rsidR="00111E80">
        <w:rPr>
          <w:sz w:val="28"/>
          <w:szCs w:val="28"/>
        </w:rPr>
        <w:t xml:space="preserve">geometric mean </w:t>
      </w:r>
      <w:r w:rsidR="00A92FEB">
        <w:rPr>
          <w:sz w:val="28"/>
          <w:szCs w:val="28"/>
        </w:rPr>
        <w:t>of the length at the start and end of the time interval</w:t>
      </w:r>
      <w:r w:rsidR="00492B4B">
        <w:rPr>
          <w:sz w:val="28"/>
          <w:szCs w:val="28"/>
        </w:rPr>
        <w:t>)</w:t>
      </w:r>
      <w:r w:rsidR="00A92FEB">
        <w:rPr>
          <w:sz w:val="28"/>
          <w:szCs w:val="28"/>
        </w:rPr>
        <w:t xml:space="preserve">. </w:t>
      </w:r>
      <w:r w:rsidR="00542A9D">
        <w:rPr>
          <w:sz w:val="28"/>
          <w:szCs w:val="28"/>
        </w:rPr>
        <w:t>L</w:t>
      </w:r>
      <w:r w:rsidR="00542887">
        <w:rPr>
          <w:sz w:val="28"/>
          <w:szCs w:val="28"/>
        </w:rPr>
        <w:t xml:space="preserve">ines </w:t>
      </w:r>
      <w:r w:rsidR="00B24EEF">
        <w:rPr>
          <w:sz w:val="28"/>
          <w:szCs w:val="28"/>
        </w:rPr>
        <w:t>show</w:t>
      </w:r>
      <w:r w:rsidR="00542887">
        <w:rPr>
          <w:sz w:val="28"/>
          <w:szCs w:val="28"/>
        </w:rPr>
        <w:t xml:space="preserve"> the</w:t>
      </w:r>
      <w:r w:rsidR="00393617">
        <w:rPr>
          <w:sz w:val="28"/>
          <w:szCs w:val="28"/>
        </w:rPr>
        <w:t xml:space="preserve"> </w:t>
      </w:r>
      <w:r w:rsidR="00393617" w:rsidRPr="00E20285">
        <w:rPr>
          <w:color w:val="FF0000"/>
          <w:sz w:val="28"/>
          <w:szCs w:val="28"/>
        </w:rPr>
        <w:t>global</w:t>
      </w:r>
      <w:r w:rsidR="00542887">
        <w:rPr>
          <w:sz w:val="28"/>
          <w:szCs w:val="28"/>
        </w:rPr>
        <w:t xml:space="preserve"> posterior prediction without group-level effects (i.e., </w:t>
      </w:r>
      <w:r w:rsidR="00D6779A">
        <w:rPr>
          <w:sz w:val="28"/>
          <w:szCs w:val="28"/>
        </w:rPr>
        <w:t xml:space="preserve">individual </w:t>
      </w:r>
      <w:r w:rsidR="007715BB">
        <w:rPr>
          <w:sz w:val="28"/>
          <w:szCs w:val="28"/>
        </w:rPr>
        <w:t>within</w:t>
      </w:r>
      <w:r w:rsidR="00D6779A">
        <w:rPr>
          <w:sz w:val="28"/>
          <w:szCs w:val="28"/>
        </w:rPr>
        <w:t xml:space="preserve"> </w:t>
      </w:r>
      <w:r w:rsidR="00542887">
        <w:rPr>
          <w:sz w:val="28"/>
          <w:szCs w:val="28"/>
        </w:rPr>
        <w:t xml:space="preserve">cohort) from the </w:t>
      </w:r>
      <w:r w:rsidR="002C6410">
        <w:rPr>
          <w:sz w:val="28"/>
          <w:szCs w:val="28"/>
        </w:rPr>
        <w:t>allometric growth model</w:t>
      </w:r>
      <w:r w:rsidR="00542887">
        <w:rPr>
          <w:sz w:val="28"/>
          <w:szCs w:val="28"/>
        </w:rPr>
        <w:t xml:space="preserve"> with area-specific coefficients (</w:t>
      </w:r>
      <w:r w:rsidR="00542887" w:rsidRPr="00D716A8">
        <w:rPr>
          <w:color w:val="FF0000"/>
          <w:sz w:val="28"/>
          <w:szCs w:val="28"/>
        </w:rPr>
        <w:t>MX</w:t>
      </w:r>
      <w:r w:rsidR="00542887">
        <w:rPr>
          <w:sz w:val="28"/>
          <w:szCs w:val="28"/>
        </w:rPr>
        <w:t xml:space="preserve">). The shaded areas correspond to </w:t>
      </w:r>
      <w:r w:rsidR="00B91E7E">
        <w:rPr>
          <w:sz w:val="28"/>
          <w:szCs w:val="28"/>
        </w:rPr>
        <w:t xml:space="preserve">the </w:t>
      </w:r>
      <w:r w:rsidR="00542887">
        <w:rPr>
          <w:sz w:val="28"/>
          <w:szCs w:val="28"/>
        </w:rPr>
        <w:t xml:space="preserve">90% </w:t>
      </w:r>
      <w:r w:rsidR="00FA06D3">
        <w:rPr>
          <w:sz w:val="28"/>
          <w:szCs w:val="28"/>
        </w:rPr>
        <w:t>credible interval</w:t>
      </w:r>
      <w:r w:rsidR="00542887">
        <w:rPr>
          <w:sz w:val="28"/>
          <w:szCs w:val="28"/>
        </w:rPr>
        <w:t>.</w:t>
      </w:r>
      <w:r w:rsidR="00165C0A" w:rsidRPr="00165C0A">
        <w:rPr>
          <w:sz w:val="28"/>
          <w:szCs w:val="28"/>
        </w:rPr>
        <w:t xml:space="preserve"> </w:t>
      </w:r>
      <w:r w:rsidR="00165C0A">
        <w:rPr>
          <w:sz w:val="28"/>
          <w:szCs w:val="28"/>
        </w:rPr>
        <w:t>The equation uses mean parameter estimates</w:t>
      </w:r>
      <w:r w:rsidR="00F24B67">
        <w:rPr>
          <w:sz w:val="28"/>
          <w:szCs w:val="28"/>
        </w:rPr>
        <w:t>.</w:t>
      </w:r>
      <w:r w:rsidR="0004278B">
        <w:rPr>
          <w:sz w:val="28"/>
          <w:szCs w:val="28"/>
        </w:rPr>
        <w:t xml:space="preserve"> Panel B show</w:t>
      </w:r>
      <w:r w:rsidR="00300638">
        <w:rPr>
          <w:sz w:val="28"/>
          <w:szCs w:val="28"/>
        </w:rPr>
        <w:t>s</w:t>
      </w:r>
      <w:r w:rsidR="0004278B">
        <w:rPr>
          <w:sz w:val="28"/>
          <w:szCs w:val="28"/>
        </w:rPr>
        <w:t xml:space="preserve"> the posterior distributions for parameters </w:t>
      </w:r>
      <m:oMath>
        <m:sSub>
          <m:sSubPr>
            <m:ctrlPr>
              <w:rPr>
                <w:rFonts w:ascii="Cambria Math" w:eastAsiaTheme="minorEastAsia" w:hAnsi="Cambria Math"/>
                <w:i/>
                <w:sz w:val="28"/>
                <w:szCs w:val="28"/>
              </w:rPr>
            </m:ctrlPr>
          </m:sSubPr>
          <m:e>
            <m:r>
              <w:rPr>
                <w:rFonts w:ascii="Cambria Math" w:eastAsiaTheme="minorEastAsia" w:hAnsi="Cambria Math"/>
                <w:sz w:val="28"/>
                <w:szCs w:val="28"/>
              </w:rPr>
              <m:t>b</m:t>
            </m:r>
          </m:e>
          <m:sub>
            <m:r>
              <w:rPr>
                <w:rFonts w:ascii="Cambria Math" w:eastAsiaTheme="minorEastAsia" w:hAnsi="Cambria Math"/>
                <w:sz w:val="28"/>
                <w:szCs w:val="28"/>
              </w:rPr>
              <m:t>1,warm</m:t>
            </m:r>
          </m:sub>
        </m:sSub>
      </m:oMath>
      <w:r w:rsidR="0004278B">
        <w:rPr>
          <w:rFonts w:eastAsiaTheme="minorEastAsia"/>
          <w:sz w:val="28"/>
          <w:szCs w:val="28"/>
        </w:rPr>
        <w:t xml:space="preserve"> and </w:t>
      </w:r>
      <m:oMath>
        <m:sSub>
          <m:sSubPr>
            <m:ctrlPr>
              <w:rPr>
                <w:rFonts w:ascii="Cambria Math" w:eastAsiaTheme="minorEastAsia" w:hAnsi="Cambria Math"/>
                <w:i/>
                <w:sz w:val="28"/>
                <w:szCs w:val="28"/>
              </w:rPr>
            </m:ctrlPr>
          </m:sSubPr>
          <m:e>
            <m:r>
              <w:rPr>
                <w:rFonts w:ascii="Cambria Math" w:eastAsiaTheme="minorEastAsia" w:hAnsi="Cambria Math"/>
                <w:sz w:val="28"/>
                <w:szCs w:val="28"/>
              </w:rPr>
              <m:t>b</m:t>
            </m:r>
          </m:e>
          <m:sub>
            <m:r>
              <w:rPr>
                <w:rFonts w:ascii="Cambria Math" w:eastAsiaTheme="minorEastAsia" w:hAnsi="Cambria Math"/>
                <w:sz w:val="28"/>
                <w:szCs w:val="28"/>
              </w:rPr>
              <m:t>1,cold</m:t>
            </m:r>
          </m:sub>
        </m:sSub>
      </m:oMath>
      <w:r w:rsidR="0004278B">
        <w:rPr>
          <w:rFonts w:eastAsiaTheme="minorEastAsia"/>
          <w:sz w:val="28"/>
          <w:szCs w:val="28"/>
        </w:rPr>
        <w:t xml:space="preserve">, and panel C shows the distribution of differences. </w:t>
      </w:r>
      <w:r w:rsidR="0004278B">
        <w:rPr>
          <w:sz w:val="28"/>
          <w:szCs w:val="28"/>
        </w:rPr>
        <w:t>Panel D show</w:t>
      </w:r>
      <w:r w:rsidR="00A42FCE">
        <w:rPr>
          <w:sz w:val="28"/>
          <w:szCs w:val="28"/>
        </w:rPr>
        <w:t>s</w:t>
      </w:r>
      <w:r w:rsidR="0004278B">
        <w:rPr>
          <w:sz w:val="28"/>
          <w:szCs w:val="28"/>
        </w:rPr>
        <w:t xml:space="preserve"> the posterior distributions for parameters </w:t>
      </w:r>
      <m:oMath>
        <m:sSub>
          <m:sSubPr>
            <m:ctrlPr>
              <w:rPr>
                <w:rFonts w:ascii="Cambria Math" w:hAnsi="Cambria Math"/>
                <w:i/>
                <w:sz w:val="28"/>
                <w:szCs w:val="28"/>
              </w:rPr>
            </m:ctrlPr>
          </m:sSubPr>
          <m:e>
            <m:r>
              <w:rPr>
                <w:rFonts w:ascii="Cambria Math" w:hAnsi="Cambria Math"/>
                <w:sz w:val="28"/>
                <w:szCs w:val="28"/>
              </w:rPr>
              <m:t>b</m:t>
            </m:r>
          </m:e>
          <m:sub>
            <m:r>
              <w:rPr>
                <w:rFonts w:ascii="Cambria Math" w:hAnsi="Cambria Math"/>
                <w:sz w:val="28"/>
                <w:szCs w:val="28"/>
              </w:rPr>
              <m:t>2, warm</m:t>
            </m:r>
          </m:sub>
        </m:sSub>
      </m:oMath>
      <w:r w:rsidR="0004278B">
        <w:rPr>
          <w:rFonts w:eastAsiaTheme="minorEastAsia"/>
          <w:sz w:val="28"/>
          <w:szCs w:val="28"/>
        </w:rPr>
        <w:t xml:space="preserve"> and </w:t>
      </w:r>
      <m:oMath>
        <m:sSub>
          <m:sSubPr>
            <m:ctrlPr>
              <w:rPr>
                <w:rFonts w:ascii="Cambria Math" w:hAnsi="Cambria Math"/>
                <w:i/>
                <w:sz w:val="28"/>
                <w:szCs w:val="28"/>
              </w:rPr>
            </m:ctrlPr>
          </m:sSubPr>
          <m:e>
            <m:r>
              <w:rPr>
                <w:rFonts w:ascii="Cambria Math" w:hAnsi="Cambria Math"/>
                <w:sz w:val="28"/>
                <w:szCs w:val="28"/>
              </w:rPr>
              <m:t>b</m:t>
            </m:r>
          </m:e>
          <m:sub>
            <m:r>
              <w:rPr>
                <w:rFonts w:ascii="Cambria Math" w:hAnsi="Cambria Math"/>
                <w:sz w:val="28"/>
                <w:szCs w:val="28"/>
              </w:rPr>
              <m:t>2,cold</m:t>
            </m:r>
          </m:sub>
        </m:sSub>
      </m:oMath>
      <w:r w:rsidR="0004278B">
        <w:rPr>
          <w:rFonts w:eastAsiaTheme="minorEastAsia"/>
          <w:sz w:val="28"/>
          <w:szCs w:val="28"/>
        </w:rPr>
        <w:t>, and panel E shows the distribution of differences.</w:t>
      </w:r>
    </w:p>
    <w:p w14:paraId="303A0DF8" w14:textId="67D4450B" w:rsidR="002F6831" w:rsidRDefault="002F6831" w:rsidP="002F6831">
      <w:pPr>
        <w:spacing w:line="480" w:lineRule="auto"/>
        <w:contextualSpacing/>
        <w:jc w:val="both"/>
        <w:rPr>
          <w:sz w:val="28"/>
          <w:szCs w:val="28"/>
        </w:rPr>
      </w:pPr>
    </w:p>
    <w:p w14:paraId="675EA298" w14:textId="34909CED" w:rsidR="0018125A" w:rsidRDefault="0018125A" w:rsidP="008F1650">
      <w:pPr>
        <w:spacing w:line="480" w:lineRule="auto"/>
        <w:contextualSpacing/>
        <w:jc w:val="both"/>
        <w:rPr>
          <w:sz w:val="28"/>
          <w:szCs w:val="28"/>
        </w:rPr>
      </w:pPr>
    </w:p>
    <w:p w14:paraId="42A7B5ED" w14:textId="59D88859" w:rsidR="00DF7AB0" w:rsidRDefault="009037C1" w:rsidP="00196D8F">
      <w:pPr>
        <w:contextualSpacing/>
        <w:jc w:val="center"/>
        <w:rPr>
          <w:sz w:val="28"/>
          <w:szCs w:val="28"/>
        </w:rPr>
      </w:pPr>
      <w:r>
        <w:rPr>
          <w:noProof/>
          <w:sz w:val="28"/>
          <w:szCs w:val="28"/>
        </w:rPr>
        <w:lastRenderedPageBreak/>
        <w:drawing>
          <wp:inline distT="0" distB="0" distL="0" distR="0" wp14:anchorId="62F3A25C" wp14:editId="07C1DC86">
            <wp:extent cx="5456690" cy="6428770"/>
            <wp:effectExtent l="0" t="0" r="4445"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rotWithShape="1">
                    <a:blip r:embed="rId12" cstate="print">
                      <a:extLst>
                        <a:ext uri="{28A0092B-C50C-407E-A947-70E740481C1C}">
                          <a14:useLocalDpi xmlns:a14="http://schemas.microsoft.com/office/drawing/2010/main" val="0"/>
                        </a:ext>
                      </a:extLst>
                    </a:blip>
                    <a:srcRect l="2547" t="2585" r="2227" b="2485"/>
                    <a:stretch/>
                  </pic:blipFill>
                  <pic:spPr bwMode="auto">
                    <a:xfrm>
                      <a:off x="0" y="0"/>
                      <a:ext cx="5457854" cy="6430141"/>
                    </a:xfrm>
                    <a:prstGeom prst="rect">
                      <a:avLst/>
                    </a:prstGeom>
                    <a:ln>
                      <a:noFill/>
                    </a:ln>
                    <a:extLst>
                      <a:ext uri="{53640926-AAD7-44D8-BBD7-CCE9431645EC}">
                        <a14:shadowObscured xmlns:a14="http://schemas.microsoft.com/office/drawing/2010/main"/>
                      </a:ext>
                    </a:extLst>
                  </pic:spPr>
                </pic:pic>
              </a:graphicData>
            </a:graphic>
          </wp:inline>
        </w:drawing>
      </w:r>
    </w:p>
    <w:p w14:paraId="5C09C766" w14:textId="363B9E82" w:rsidR="00D11106" w:rsidRPr="0024719D" w:rsidRDefault="0090554C" w:rsidP="00D11106">
      <w:pPr>
        <w:contextualSpacing/>
        <w:jc w:val="both"/>
        <w:rPr>
          <w:color w:val="000000" w:themeColor="text1"/>
          <w:sz w:val="28"/>
          <w:szCs w:val="28"/>
        </w:rPr>
      </w:pPr>
      <w:r>
        <w:rPr>
          <w:sz w:val="28"/>
          <w:szCs w:val="28"/>
        </w:rPr>
        <w:t xml:space="preserve">Fig. 3. </w:t>
      </w:r>
      <w:r w:rsidR="00A1660B">
        <w:rPr>
          <w:sz w:val="28"/>
          <w:szCs w:val="28"/>
        </w:rPr>
        <w:t xml:space="preserve">The </w:t>
      </w:r>
      <w:r w:rsidR="006C6C95">
        <w:rPr>
          <w:sz w:val="28"/>
          <w:szCs w:val="28"/>
        </w:rPr>
        <w:t>instantaneous</w:t>
      </w:r>
      <w:r w:rsidR="00A1660B">
        <w:rPr>
          <w:sz w:val="28"/>
          <w:szCs w:val="28"/>
        </w:rPr>
        <w:t xml:space="preserve"> mortality rate is </w:t>
      </w:r>
      <w:r w:rsidR="00F76922">
        <w:rPr>
          <w:sz w:val="28"/>
          <w:szCs w:val="28"/>
        </w:rPr>
        <w:t>higher in the warm area</w:t>
      </w:r>
      <w:r w:rsidR="0077327A">
        <w:rPr>
          <w:sz w:val="28"/>
          <w:szCs w:val="28"/>
        </w:rPr>
        <w:t>.</w:t>
      </w:r>
      <w:r w:rsidR="00E1203E">
        <w:rPr>
          <w:sz w:val="28"/>
          <w:szCs w:val="28"/>
        </w:rPr>
        <w:t xml:space="preserve"> Panel </w:t>
      </w:r>
      <w:r w:rsidR="00786492">
        <w:rPr>
          <w:sz w:val="28"/>
          <w:szCs w:val="28"/>
        </w:rPr>
        <w:t>(A)</w:t>
      </w:r>
      <w:r w:rsidR="002178FC">
        <w:rPr>
          <w:sz w:val="28"/>
          <w:szCs w:val="28"/>
        </w:rPr>
        <w:t xml:space="preserve"> shows the </w:t>
      </w:r>
      <m:oMath>
        <m:func>
          <m:funcPr>
            <m:ctrlPr>
              <w:rPr>
                <w:rFonts w:ascii="Cambria Math" w:hAnsi="Cambria Math"/>
                <w:i/>
                <w:sz w:val="28"/>
                <w:szCs w:val="28"/>
              </w:rPr>
            </m:ctrlPr>
          </m:funcPr>
          <m:fName>
            <m:r>
              <m:rPr>
                <m:sty m:val="p"/>
              </m:rPr>
              <w:rPr>
                <w:rFonts w:ascii="Cambria Math" w:hAnsi="Cambria Math"/>
                <w:sz w:val="28"/>
                <w:szCs w:val="28"/>
              </w:rPr>
              <m:t>log</m:t>
            </m:r>
          </m:fName>
          <m:e>
            <m:r>
              <w:rPr>
                <w:rFonts w:ascii="Cambria Math" w:hAnsi="Cambria Math"/>
                <w:sz w:val="28"/>
                <w:szCs w:val="28"/>
              </w:rPr>
              <m:t>(CPUE)</m:t>
            </m:r>
          </m:e>
        </m:func>
      </m:oMath>
      <w:r w:rsidR="006A1DD6">
        <w:rPr>
          <w:rFonts w:eastAsiaTheme="minorEastAsia"/>
          <w:sz w:val="28"/>
          <w:szCs w:val="28"/>
        </w:rPr>
        <w:t xml:space="preserve"> as a function of </w:t>
      </w:r>
      <m:oMath>
        <m:r>
          <w:rPr>
            <w:rFonts w:ascii="Cambria Math" w:eastAsiaTheme="minorEastAsia" w:hAnsi="Cambria Math"/>
            <w:sz w:val="28"/>
            <w:szCs w:val="28"/>
          </w:rPr>
          <m:t>age</m:t>
        </m:r>
      </m:oMath>
      <w:r w:rsidR="00A32D70">
        <w:rPr>
          <w:rFonts w:eastAsiaTheme="minorEastAsia"/>
          <w:sz w:val="28"/>
          <w:szCs w:val="28"/>
        </w:rPr>
        <w:t xml:space="preserve">, where the slope corresponds to </w:t>
      </w:r>
      <w:r w:rsidR="003B2AED">
        <w:rPr>
          <w:rFonts w:eastAsiaTheme="minorEastAsia"/>
          <w:sz w:val="28"/>
          <w:szCs w:val="28"/>
        </w:rPr>
        <w:t xml:space="preserve">the </w:t>
      </w:r>
      <w:r w:rsidR="00B00BA7" w:rsidRPr="001E3A94">
        <w:rPr>
          <w:rFonts w:eastAsiaTheme="minorEastAsia"/>
          <w:sz w:val="28"/>
          <w:szCs w:val="28"/>
        </w:rPr>
        <w:t xml:space="preserve">global </w:t>
      </w:r>
      <m:oMath>
        <m:r>
          <w:rPr>
            <w:rFonts w:ascii="Cambria Math" w:eastAsiaTheme="minorEastAsia" w:hAnsi="Cambria Math"/>
            <w:sz w:val="28"/>
            <w:szCs w:val="28"/>
          </w:rPr>
          <m:t>-Z</m:t>
        </m:r>
      </m:oMath>
      <w:r w:rsidR="005D1A24">
        <w:rPr>
          <w:rFonts w:eastAsiaTheme="minorEastAsia"/>
          <w:sz w:val="28"/>
          <w:szCs w:val="28"/>
        </w:rPr>
        <w:t xml:space="preserve">. </w:t>
      </w:r>
      <w:r w:rsidR="00D11106">
        <w:rPr>
          <w:sz w:val="28"/>
          <w:szCs w:val="28"/>
        </w:rPr>
        <w:t>Lines show the posterior prediction without group-level effects (i.e., cohort)</w:t>
      </w:r>
      <w:r w:rsidR="004C781B">
        <w:rPr>
          <w:sz w:val="28"/>
          <w:szCs w:val="28"/>
        </w:rPr>
        <w:t xml:space="preserve"> and the </w:t>
      </w:r>
      <w:r w:rsidR="00D11106">
        <w:rPr>
          <w:sz w:val="28"/>
          <w:szCs w:val="28"/>
        </w:rPr>
        <w:t xml:space="preserve">shaded areas correspond to the </w:t>
      </w:r>
      <w:r w:rsidR="00117E90">
        <w:rPr>
          <w:sz w:val="28"/>
          <w:szCs w:val="28"/>
        </w:rPr>
        <w:t xml:space="preserve">50% and </w:t>
      </w:r>
      <w:r w:rsidR="00D11106">
        <w:rPr>
          <w:sz w:val="28"/>
          <w:szCs w:val="28"/>
        </w:rPr>
        <w:t xml:space="preserve">90% </w:t>
      </w:r>
      <w:r w:rsidR="00366382">
        <w:rPr>
          <w:sz w:val="28"/>
          <w:szCs w:val="28"/>
        </w:rPr>
        <w:t>credible intervals</w:t>
      </w:r>
      <w:r w:rsidR="00D11106">
        <w:rPr>
          <w:sz w:val="28"/>
          <w:szCs w:val="28"/>
        </w:rPr>
        <w:t>.</w:t>
      </w:r>
      <w:r w:rsidR="00606EEC">
        <w:rPr>
          <w:sz w:val="28"/>
          <w:szCs w:val="28"/>
        </w:rPr>
        <w:t xml:space="preserve"> </w:t>
      </w:r>
      <w:r w:rsidR="00D94663">
        <w:rPr>
          <w:sz w:val="28"/>
          <w:szCs w:val="28"/>
        </w:rPr>
        <w:t xml:space="preserve">The equation </w:t>
      </w:r>
      <w:r w:rsidR="001C6A48">
        <w:rPr>
          <w:sz w:val="28"/>
          <w:szCs w:val="28"/>
        </w:rPr>
        <w:t xml:space="preserve">uses </w:t>
      </w:r>
      <w:r w:rsidR="00D94663">
        <w:rPr>
          <w:sz w:val="28"/>
          <w:szCs w:val="28"/>
        </w:rPr>
        <w:t xml:space="preserve">mean parameter estimates. </w:t>
      </w:r>
      <w:r w:rsidR="00F35E82">
        <w:rPr>
          <w:sz w:val="28"/>
          <w:szCs w:val="28"/>
        </w:rPr>
        <w:t xml:space="preserve">Panel B shows the posterior distributions for parameters </w:t>
      </w:r>
      <m:oMath>
        <m:sSub>
          <m:sSubPr>
            <m:ctrlPr>
              <w:rPr>
                <w:rFonts w:ascii="Cambria Math" w:eastAsiaTheme="minorEastAsia" w:hAnsi="Cambria Math"/>
                <w:i/>
                <w:sz w:val="28"/>
                <w:szCs w:val="28"/>
              </w:rPr>
            </m:ctrlPr>
          </m:sSubPr>
          <m:e>
            <m:r>
              <w:rPr>
                <w:rFonts w:ascii="Cambria Math" w:eastAsiaTheme="minorEastAsia" w:hAnsi="Cambria Math"/>
                <w:sz w:val="28"/>
                <w:szCs w:val="28"/>
              </w:rPr>
              <m:t>Z</m:t>
            </m:r>
          </m:e>
          <m:sub>
            <m:r>
              <w:rPr>
                <w:rFonts w:ascii="Cambria Math" w:eastAsiaTheme="minorEastAsia" w:hAnsi="Cambria Math"/>
                <w:sz w:val="28"/>
                <w:szCs w:val="28"/>
              </w:rPr>
              <m:t>warm</m:t>
            </m:r>
          </m:sub>
        </m:sSub>
      </m:oMath>
      <w:r w:rsidR="00F35E82">
        <w:rPr>
          <w:rFonts w:eastAsiaTheme="minorEastAsia"/>
          <w:sz w:val="28"/>
          <w:szCs w:val="28"/>
        </w:rPr>
        <w:t xml:space="preserve"> and </w:t>
      </w:r>
      <m:oMath>
        <m:sSub>
          <m:sSubPr>
            <m:ctrlPr>
              <w:rPr>
                <w:rFonts w:ascii="Cambria Math" w:eastAsiaTheme="minorEastAsia" w:hAnsi="Cambria Math"/>
                <w:i/>
                <w:sz w:val="28"/>
                <w:szCs w:val="28"/>
              </w:rPr>
            </m:ctrlPr>
          </m:sSubPr>
          <m:e>
            <m:r>
              <w:rPr>
                <w:rFonts w:ascii="Cambria Math" w:eastAsiaTheme="minorEastAsia" w:hAnsi="Cambria Math"/>
                <w:sz w:val="28"/>
                <w:szCs w:val="28"/>
              </w:rPr>
              <m:t>Z</m:t>
            </m:r>
          </m:e>
          <m:sub>
            <m:r>
              <w:rPr>
                <w:rFonts w:ascii="Cambria Math" w:eastAsiaTheme="minorEastAsia" w:hAnsi="Cambria Math"/>
                <w:sz w:val="28"/>
                <w:szCs w:val="28"/>
              </w:rPr>
              <m:t>cold</m:t>
            </m:r>
          </m:sub>
        </m:sSub>
      </m:oMath>
      <w:r w:rsidR="00F35E82">
        <w:rPr>
          <w:rFonts w:eastAsiaTheme="minorEastAsia"/>
          <w:sz w:val="28"/>
          <w:szCs w:val="28"/>
        </w:rPr>
        <w:t>, and panel C shows the distribution of differences.</w:t>
      </w:r>
    </w:p>
    <w:p w14:paraId="4B268797" w14:textId="7E337E4D" w:rsidR="0090554C" w:rsidRDefault="0090554C" w:rsidP="00E15694">
      <w:pPr>
        <w:contextualSpacing/>
        <w:jc w:val="both"/>
        <w:rPr>
          <w:sz w:val="28"/>
          <w:szCs w:val="28"/>
        </w:rPr>
      </w:pPr>
    </w:p>
    <w:p w14:paraId="3873E955" w14:textId="6B82DF29" w:rsidR="0018125A" w:rsidRDefault="0018125A" w:rsidP="00137AE0">
      <w:pPr>
        <w:spacing w:line="480" w:lineRule="auto"/>
        <w:contextualSpacing/>
        <w:jc w:val="center"/>
        <w:rPr>
          <w:sz w:val="28"/>
          <w:szCs w:val="28"/>
        </w:rPr>
      </w:pPr>
    </w:p>
    <w:p w14:paraId="16B820E8" w14:textId="115CE284" w:rsidR="00EF7D4B" w:rsidRDefault="00EF7D4B" w:rsidP="00137AE0">
      <w:pPr>
        <w:spacing w:line="480" w:lineRule="auto"/>
        <w:contextualSpacing/>
        <w:jc w:val="center"/>
        <w:rPr>
          <w:sz w:val="28"/>
          <w:szCs w:val="28"/>
        </w:rPr>
      </w:pPr>
    </w:p>
    <w:p w14:paraId="336AA6E3" w14:textId="739A2684" w:rsidR="00EF7D4B" w:rsidRDefault="001930DA" w:rsidP="00137AE0">
      <w:pPr>
        <w:spacing w:line="480" w:lineRule="auto"/>
        <w:contextualSpacing/>
        <w:jc w:val="center"/>
        <w:rPr>
          <w:sz w:val="28"/>
          <w:szCs w:val="28"/>
        </w:rPr>
      </w:pPr>
      <w:r>
        <w:rPr>
          <w:noProof/>
          <w:sz w:val="28"/>
          <w:szCs w:val="28"/>
        </w:rPr>
        <w:lastRenderedPageBreak/>
        <w:drawing>
          <wp:inline distT="0" distB="0" distL="0" distR="0" wp14:anchorId="7BC47E06" wp14:editId="7322316D">
            <wp:extent cx="5466614" cy="5466715"/>
            <wp:effectExtent l="0" t="0" r="0" b="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rotWithShape="1">
                    <a:blip r:embed="rId13" cstate="print">
                      <a:extLst>
                        <a:ext uri="{28A0092B-C50C-407E-A947-70E740481C1C}">
                          <a14:useLocalDpi xmlns:a14="http://schemas.microsoft.com/office/drawing/2010/main" val="0"/>
                        </a:ext>
                      </a:extLst>
                    </a:blip>
                    <a:srcRect l="2545" t="2376" r="2064" b="2233"/>
                    <a:stretch/>
                  </pic:blipFill>
                  <pic:spPr bwMode="auto">
                    <a:xfrm>
                      <a:off x="0" y="0"/>
                      <a:ext cx="5467267" cy="5467368"/>
                    </a:xfrm>
                    <a:prstGeom prst="rect">
                      <a:avLst/>
                    </a:prstGeom>
                    <a:ln>
                      <a:noFill/>
                    </a:ln>
                    <a:extLst>
                      <a:ext uri="{53640926-AAD7-44D8-BBD7-CCE9431645EC}">
                        <a14:shadowObscured xmlns:a14="http://schemas.microsoft.com/office/drawing/2010/main"/>
                      </a:ext>
                    </a:extLst>
                  </pic:spPr>
                </pic:pic>
              </a:graphicData>
            </a:graphic>
          </wp:inline>
        </w:drawing>
      </w:r>
    </w:p>
    <w:p w14:paraId="7B68C2E7" w14:textId="70268B83" w:rsidR="0018125A" w:rsidRDefault="008576BD" w:rsidP="00E42686">
      <w:pPr>
        <w:contextualSpacing/>
        <w:jc w:val="both"/>
        <w:rPr>
          <w:sz w:val="28"/>
          <w:szCs w:val="28"/>
        </w:rPr>
      </w:pPr>
      <w:r>
        <w:rPr>
          <w:sz w:val="28"/>
          <w:szCs w:val="28"/>
        </w:rPr>
        <w:t xml:space="preserve">Fig. 4. </w:t>
      </w:r>
      <w:r w:rsidR="00B441F6">
        <w:rPr>
          <w:sz w:val="28"/>
          <w:szCs w:val="28"/>
        </w:rPr>
        <w:t xml:space="preserve">The warm area has a larger proportion of large fish, illustrated both as histograms </w:t>
      </w:r>
      <w:r w:rsidR="003F130F">
        <w:rPr>
          <w:sz w:val="28"/>
          <w:szCs w:val="28"/>
        </w:rPr>
        <w:t xml:space="preserve">of proportions and </w:t>
      </w:r>
      <w:r w:rsidR="00F250EC">
        <w:rPr>
          <w:sz w:val="28"/>
          <w:szCs w:val="28"/>
        </w:rPr>
        <w:t xml:space="preserve">the generally smaller </w:t>
      </w:r>
      <w:r w:rsidR="00B441F6">
        <w:rPr>
          <w:sz w:val="28"/>
          <w:szCs w:val="28"/>
        </w:rPr>
        <w:t>s</w:t>
      </w:r>
      <w:r w:rsidR="007C5935">
        <w:rPr>
          <w:sz w:val="28"/>
          <w:szCs w:val="28"/>
        </w:rPr>
        <w:t>ize-spectrum slopes</w:t>
      </w:r>
      <w:r w:rsidR="001F6E0E">
        <w:rPr>
          <w:sz w:val="28"/>
          <w:szCs w:val="28"/>
        </w:rPr>
        <w:t xml:space="preserve"> (which also </w:t>
      </w:r>
      <w:r w:rsidR="00D722F5">
        <w:rPr>
          <w:sz w:val="28"/>
          <w:szCs w:val="28"/>
        </w:rPr>
        <w:t>increase</w:t>
      </w:r>
      <w:r w:rsidR="001F6E0E">
        <w:rPr>
          <w:sz w:val="28"/>
          <w:szCs w:val="28"/>
        </w:rPr>
        <w:t>d</w:t>
      </w:r>
      <w:r w:rsidR="00D722F5">
        <w:rPr>
          <w:sz w:val="28"/>
          <w:szCs w:val="28"/>
        </w:rPr>
        <w:t xml:space="preserve"> over time in both area</w:t>
      </w:r>
      <w:r w:rsidR="00957C29">
        <w:rPr>
          <w:sz w:val="28"/>
          <w:szCs w:val="28"/>
        </w:rPr>
        <w:t>s</w:t>
      </w:r>
      <w:r w:rsidR="001F6E0E">
        <w:rPr>
          <w:sz w:val="28"/>
          <w:szCs w:val="28"/>
        </w:rPr>
        <w:t>)</w:t>
      </w:r>
      <w:r w:rsidR="00AC620B">
        <w:rPr>
          <w:sz w:val="28"/>
          <w:szCs w:val="28"/>
        </w:rPr>
        <w:t xml:space="preserve">. </w:t>
      </w:r>
      <w:r w:rsidR="000008B9">
        <w:rPr>
          <w:sz w:val="28"/>
          <w:szCs w:val="28"/>
        </w:rPr>
        <w:t xml:space="preserve">Panel (A) shows </w:t>
      </w:r>
      <w:r w:rsidR="00086B3E">
        <w:rPr>
          <w:sz w:val="28"/>
          <w:szCs w:val="28"/>
        </w:rPr>
        <w:t xml:space="preserve">mean annual </w:t>
      </w:r>
      <w:r w:rsidR="00C57E3A">
        <w:rPr>
          <w:sz w:val="28"/>
          <w:szCs w:val="28"/>
        </w:rPr>
        <w:t xml:space="preserve">size-spectrum slopes </w:t>
      </w:r>
      <w:r w:rsidR="00086B3E">
        <w:rPr>
          <w:sz w:val="28"/>
          <w:szCs w:val="28"/>
        </w:rPr>
        <w:t xml:space="preserve">as points and their </w:t>
      </w:r>
      <w:r w:rsidR="00062D45">
        <w:rPr>
          <w:sz w:val="28"/>
          <w:szCs w:val="28"/>
        </w:rPr>
        <w:t xml:space="preserve">95% </w:t>
      </w:r>
      <w:r w:rsidR="00086B3E">
        <w:rPr>
          <w:sz w:val="28"/>
          <w:szCs w:val="28"/>
        </w:rPr>
        <w:t xml:space="preserve">confidence interval, estimated using the </w:t>
      </w:r>
      <w:r w:rsidR="00086B3E" w:rsidRPr="00B272F7">
        <w:rPr>
          <w:color w:val="FF0000"/>
          <w:sz w:val="28"/>
          <w:szCs w:val="28"/>
        </w:rPr>
        <w:t xml:space="preserve">ANDREWS </w:t>
      </w:r>
      <w:r w:rsidR="00086B3E">
        <w:rPr>
          <w:sz w:val="28"/>
          <w:szCs w:val="28"/>
        </w:rPr>
        <w:t xml:space="preserve">method. </w:t>
      </w:r>
      <w:r w:rsidR="00B873CD">
        <w:rPr>
          <w:sz w:val="28"/>
          <w:szCs w:val="28"/>
        </w:rPr>
        <w:t xml:space="preserve">Lines </w:t>
      </w:r>
      <w:r w:rsidR="000E7269">
        <w:rPr>
          <w:sz w:val="28"/>
          <w:szCs w:val="28"/>
        </w:rPr>
        <w:t xml:space="preserve">and shaded areas correspond to the median and </w:t>
      </w:r>
      <w:r w:rsidR="002A19C5">
        <w:rPr>
          <w:sz w:val="28"/>
          <w:szCs w:val="28"/>
        </w:rPr>
        <w:t>90% credible interval</w:t>
      </w:r>
      <w:r w:rsidR="008D1707">
        <w:rPr>
          <w:sz w:val="28"/>
          <w:szCs w:val="28"/>
        </w:rPr>
        <w:t>.</w:t>
      </w:r>
      <w:r w:rsidR="008D1707" w:rsidRPr="008D1707">
        <w:rPr>
          <w:sz w:val="28"/>
          <w:szCs w:val="28"/>
        </w:rPr>
        <w:t xml:space="preserve"> </w:t>
      </w:r>
      <w:r w:rsidR="008D1707">
        <w:rPr>
          <w:sz w:val="28"/>
          <w:szCs w:val="28"/>
        </w:rPr>
        <w:t>The equation uses mean parameter estimates.</w:t>
      </w:r>
      <w:r w:rsidR="006C0043">
        <w:rPr>
          <w:sz w:val="28"/>
          <w:szCs w:val="28"/>
        </w:rPr>
        <w:t xml:space="preserve"> </w:t>
      </w:r>
      <w:r w:rsidR="00B05FA4">
        <w:rPr>
          <w:sz w:val="28"/>
          <w:szCs w:val="28"/>
        </w:rPr>
        <w:t xml:space="preserve">Panel B shows the posterior distributions for parameters </w:t>
      </w:r>
      <m:oMath>
        <m:sSub>
          <m:sSubPr>
            <m:ctrlPr>
              <w:rPr>
                <w:rFonts w:ascii="Cambria Math" w:eastAsiaTheme="minorEastAsia" w:hAnsi="Cambria Math"/>
                <w:i/>
                <w:sz w:val="28"/>
                <w:szCs w:val="28"/>
              </w:rPr>
            </m:ctrlPr>
          </m:sSubPr>
          <m:e>
            <m:r>
              <w:rPr>
                <w:rFonts w:ascii="Cambria Math" w:eastAsiaTheme="minorEastAsia" w:hAnsi="Cambria Math"/>
                <w:sz w:val="28"/>
                <w:szCs w:val="28"/>
              </w:rPr>
              <m:t>α</m:t>
            </m:r>
          </m:e>
          <m:sub>
            <m:r>
              <w:rPr>
                <w:rFonts w:ascii="Cambria Math" w:eastAsiaTheme="minorEastAsia" w:hAnsi="Cambria Math"/>
                <w:sz w:val="28"/>
                <w:szCs w:val="28"/>
              </w:rPr>
              <m:t>warm</m:t>
            </m:r>
          </m:sub>
        </m:sSub>
      </m:oMath>
      <w:r w:rsidR="00B05FA4">
        <w:rPr>
          <w:rFonts w:eastAsiaTheme="minorEastAsia"/>
          <w:sz w:val="28"/>
          <w:szCs w:val="28"/>
        </w:rPr>
        <w:t xml:space="preserve"> and </w:t>
      </w:r>
      <m:oMath>
        <m:sSub>
          <m:sSubPr>
            <m:ctrlPr>
              <w:rPr>
                <w:rFonts w:ascii="Cambria Math" w:eastAsiaTheme="minorEastAsia" w:hAnsi="Cambria Math"/>
                <w:i/>
                <w:sz w:val="28"/>
                <w:szCs w:val="28"/>
              </w:rPr>
            </m:ctrlPr>
          </m:sSubPr>
          <m:e>
            <m:r>
              <w:rPr>
                <w:rFonts w:ascii="Cambria Math" w:eastAsiaTheme="minorEastAsia" w:hAnsi="Cambria Math"/>
                <w:sz w:val="28"/>
                <w:szCs w:val="28"/>
              </w:rPr>
              <m:t>α</m:t>
            </m:r>
          </m:e>
          <m:sub>
            <m:r>
              <w:rPr>
                <w:rFonts w:ascii="Cambria Math" w:eastAsiaTheme="minorEastAsia" w:hAnsi="Cambria Math"/>
                <w:sz w:val="28"/>
                <w:szCs w:val="28"/>
              </w:rPr>
              <m:t>cold</m:t>
            </m:r>
          </m:sub>
        </m:sSub>
      </m:oMath>
      <w:r w:rsidR="00160D53">
        <w:rPr>
          <w:rFonts w:eastAsiaTheme="minorEastAsia"/>
          <w:sz w:val="28"/>
          <w:szCs w:val="28"/>
        </w:rPr>
        <w:t xml:space="preserve"> (i.e., the intercepts in the model </w:t>
      </w:r>
      <w:r w:rsidR="00BD3F9F">
        <w:rPr>
          <w:rFonts w:eastAsiaTheme="minorEastAsia"/>
          <w:sz w:val="28"/>
          <w:szCs w:val="28"/>
        </w:rPr>
        <w:t xml:space="preserve">shown in panel A </w:t>
      </w:r>
      <w:r w:rsidR="00160D53">
        <w:rPr>
          <w:rFonts w:eastAsiaTheme="minorEastAsia"/>
          <w:sz w:val="28"/>
          <w:szCs w:val="28"/>
        </w:rPr>
        <w:t>of size-spectrum slopes as a function of year)</w:t>
      </w:r>
      <w:r w:rsidR="00B05FA4">
        <w:rPr>
          <w:rFonts w:eastAsiaTheme="minorEastAsia"/>
          <w:sz w:val="28"/>
          <w:szCs w:val="28"/>
        </w:rPr>
        <w:t>, and panel C shows the distribution of differences.</w:t>
      </w:r>
      <w:r w:rsidR="00405106">
        <w:rPr>
          <w:rFonts w:eastAsiaTheme="minorEastAsia"/>
          <w:sz w:val="28"/>
          <w:szCs w:val="28"/>
        </w:rPr>
        <w:t xml:space="preserve"> </w:t>
      </w:r>
      <w:r w:rsidR="00F35430">
        <w:rPr>
          <w:sz w:val="28"/>
          <w:szCs w:val="28"/>
        </w:rPr>
        <w:t>Panel (D) illustrates histograms of length groups as proportions (for all years pooled)</w:t>
      </w:r>
      <w:r w:rsidR="00944DE0">
        <w:rPr>
          <w:sz w:val="28"/>
          <w:szCs w:val="28"/>
        </w:rPr>
        <w:t>.</w:t>
      </w:r>
    </w:p>
    <w:sectPr w:rsidR="0018125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x Lindmark" w:date="2021-08-10T10:35:00Z" w:initials="MOU">
    <w:p w14:paraId="5F2AC2BF" w14:textId="2D162805" w:rsidR="00780D5F" w:rsidRDefault="00780D5F">
      <w:pPr>
        <w:pStyle w:val="CommentText"/>
      </w:pPr>
      <w:r>
        <w:rPr>
          <w:rStyle w:val="CommentReference"/>
        </w:rPr>
        <w:annotationRef/>
      </w:r>
      <w:hyperlink r:id="rId1" w:history="1">
        <w:r w:rsidRPr="00AC26B0">
          <w:rPr>
            <w:rStyle w:val="Hyperlink"/>
          </w:rPr>
          <w:t>https://www.nature.com/natecolevol/about/content</w:t>
        </w:r>
      </w:hyperlink>
    </w:p>
  </w:comment>
  <w:comment w:id="1" w:author="Max Lindmark" w:date="2021-08-10T10:35:00Z" w:initials="MOU">
    <w:p w14:paraId="3AFDD566" w14:textId="16D45DC6" w:rsidR="00780D5F" w:rsidRPr="00780D5F" w:rsidRDefault="00780D5F" w:rsidP="00780D5F">
      <w:pPr>
        <w:rPr>
          <w:rFonts w:eastAsia="Times New Roman"/>
          <w:lang w:val="en-SE" w:eastAsia="en-GB"/>
        </w:rPr>
      </w:pPr>
      <w:r>
        <w:rPr>
          <w:rStyle w:val="CommentReference"/>
        </w:rPr>
        <w:annotationRef/>
      </w:r>
      <w:r w:rsidRPr="00780D5F">
        <w:rPr>
          <w:rFonts w:eastAsia="Times New Roman"/>
          <w:lang w:val="en-SE" w:eastAsia="en-GB"/>
        </w:rPr>
        <w:t>maximum title length is 100 characters (including spaces)</w:t>
      </w:r>
    </w:p>
  </w:comment>
  <w:comment w:id="2" w:author="Max Lindmark" w:date="2021-08-10T10:34:00Z" w:initials="MOU">
    <w:p w14:paraId="4148CA68" w14:textId="1218F0EC" w:rsidR="007A1A33" w:rsidRPr="007A1A33" w:rsidRDefault="007A1A33" w:rsidP="007A1A33">
      <w:pPr>
        <w:rPr>
          <w:rFonts w:eastAsia="Times New Roman"/>
          <w:lang w:val="sv-SE" w:eastAsia="en-GB"/>
        </w:rPr>
      </w:pPr>
      <w:r>
        <w:rPr>
          <w:rStyle w:val="CommentReference"/>
        </w:rPr>
        <w:annotationRef/>
      </w:r>
      <w:r w:rsidRPr="007A1A33">
        <w:rPr>
          <w:rFonts w:eastAsia="Times New Roman"/>
          <w:lang w:val="en-SE" w:eastAsia="en-GB"/>
        </w:rPr>
        <w:t>150</w:t>
      </w:r>
      <w:r>
        <w:rPr>
          <w:rFonts w:eastAsia="Times New Roman"/>
          <w:lang w:val="sv-SE" w:eastAsia="en-GB"/>
        </w:rPr>
        <w:t xml:space="preserve"> </w:t>
      </w:r>
      <w:proofErr w:type="spellStart"/>
      <w:r>
        <w:rPr>
          <w:rFonts w:eastAsia="Times New Roman"/>
          <w:lang w:val="sv-SE" w:eastAsia="en-GB"/>
        </w:rPr>
        <w:t>words</w:t>
      </w:r>
      <w:proofErr w:type="spellEnd"/>
      <w:r>
        <w:rPr>
          <w:rFonts w:eastAsia="Times New Roman"/>
          <w:lang w:val="sv-SE" w:eastAsia="en-GB"/>
        </w:rPr>
        <w:t xml:space="preserve"> max</w:t>
      </w:r>
    </w:p>
  </w:comment>
  <w:comment w:id="3" w:author="Max Lindmark" w:date="2021-08-16T12:03:00Z" w:initials="MOU">
    <w:p w14:paraId="77E5F733" w14:textId="77777777" w:rsidR="00B41713" w:rsidRDefault="00B41713">
      <w:pPr>
        <w:pStyle w:val="CommentText"/>
      </w:pPr>
      <w:r>
        <w:rPr>
          <w:rStyle w:val="CommentReference"/>
        </w:rPr>
        <w:annotationRef/>
      </w:r>
      <w:r>
        <w:t>Alternative ending:</w:t>
      </w:r>
    </w:p>
    <w:p w14:paraId="36F88E86" w14:textId="77777777" w:rsidR="00B41713" w:rsidRDefault="00B41713">
      <w:pPr>
        <w:pStyle w:val="CommentText"/>
      </w:pPr>
    </w:p>
    <w:p w14:paraId="1C0EB1D7" w14:textId="75D30F33" w:rsidR="00B41713" w:rsidRDefault="00B41713" w:rsidP="00B41713">
      <w:pPr>
        <w:spacing w:line="480" w:lineRule="auto"/>
        <w:contextualSpacing/>
        <w:jc w:val="both"/>
      </w:pPr>
      <w:r w:rsidRPr="005740FE">
        <w:t>As the size- and age-structure of fish populations drive population dynamics, predictions of climate change impacts should incorporate a wider range of demographic parameters than size-at-age changes alone.</w:t>
      </w:r>
    </w:p>
  </w:comment>
  <w:comment w:id="4" w:author="Max Lindmark" w:date="2021-08-10T10:34:00Z" w:initials="MOU">
    <w:p w14:paraId="2373EB94" w14:textId="672E4FBA" w:rsidR="00A947C0" w:rsidRPr="00780D5F" w:rsidRDefault="00780D5F" w:rsidP="00780D5F">
      <w:pPr>
        <w:rPr>
          <w:rFonts w:eastAsia="Times New Roman"/>
          <w:lang w:val="en-SE" w:eastAsia="en-GB"/>
        </w:rPr>
      </w:pPr>
      <w:r>
        <w:rPr>
          <w:rStyle w:val="CommentReference"/>
        </w:rPr>
        <w:annotationRef/>
      </w:r>
      <w:r w:rsidRPr="00780D5F">
        <w:rPr>
          <w:rFonts w:eastAsia="Times New Roman"/>
          <w:lang w:val="en-SE" w:eastAsia="en-GB"/>
        </w:rPr>
        <w:t>The main text (excluding introductory paragraph, Methods section, references and figure legends) is limited to 3,500 words</w:t>
      </w:r>
    </w:p>
  </w:comment>
  <w:comment w:id="5" w:author="Max Lindmark" w:date="2021-08-10T10:36:00Z" w:initials="MOU">
    <w:p w14:paraId="76B57E3D" w14:textId="701DA24A" w:rsidR="001F7B3B" w:rsidRDefault="001F7B3B">
      <w:pPr>
        <w:pStyle w:val="CommentText"/>
      </w:pPr>
      <w:r>
        <w:rPr>
          <w:rStyle w:val="CommentReference"/>
        </w:rPr>
        <w:annotationRef/>
      </w:r>
      <w:r w:rsidRPr="00A947C0">
        <w:rPr>
          <w:rFonts w:eastAsia="Times New Roman"/>
          <w:lang w:val="en-SE" w:eastAsia="en-GB"/>
        </w:rPr>
        <w:t>An introduction (without heading) of up to 500 words of referenced text expands on the background of the work (some overlap with the summary is acceptable)</w:t>
      </w:r>
      <w:r>
        <w:rPr>
          <w:rFonts w:eastAsia="Times New Roman"/>
          <w:lang w:val="sv-SE" w:eastAsia="en-GB"/>
        </w:rPr>
        <w:t>…</w:t>
      </w:r>
    </w:p>
  </w:comment>
  <w:comment w:id="6" w:author="Max Lindmark" w:date="2021-08-10T10:36:00Z" w:initials="MOU">
    <w:p w14:paraId="58485AAA" w14:textId="11C5E53E" w:rsidR="001F7B3B" w:rsidRPr="001F7B3B" w:rsidRDefault="001F7B3B">
      <w:pPr>
        <w:pStyle w:val="CommentText"/>
        <w:rPr>
          <w:lang w:val="sv-SE"/>
        </w:rPr>
      </w:pPr>
      <w:r>
        <w:rPr>
          <w:rFonts w:eastAsia="Times New Roman"/>
          <w:lang w:val="sv-SE" w:eastAsia="en-GB"/>
        </w:rPr>
        <w:t xml:space="preserve">… </w:t>
      </w:r>
      <w:r>
        <w:rPr>
          <w:rStyle w:val="CommentReference"/>
        </w:rPr>
        <w:annotationRef/>
      </w:r>
      <w:r w:rsidRPr="00A947C0">
        <w:rPr>
          <w:rFonts w:eastAsia="Times New Roman"/>
          <w:lang w:val="en-SE" w:eastAsia="en-GB"/>
        </w:rPr>
        <w:t>and is followed by a concise, focused account of the findings (headed 'Results</w:t>
      </w:r>
      <w:proofErr w:type="gramStart"/>
      <w:r w:rsidRPr="00A947C0">
        <w:rPr>
          <w:rFonts w:eastAsia="Times New Roman"/>
          <w:lang w:val="en-SE" w:eastAsia="en-GB"/>
        </w:rPr>
        <w:t>')</w:t>
      </w:r>
      <w:r>
        <w:rPr>
          <w:rFonts w:eastAsia="Times New Roman"/>
          <w:lang w:val="sv-SE" w:eastAsia="en-GB"/>
        </w:rPr>
        <w:t>…</w:t>
      </w:r>
      <w:proofErr w:type="gramEnd"/>
      <w:r>
        <w:rPr>
          <w:rFonts w:eastAsia="Times New Roman"/>
          <w:lang w:val="sv-SE" w:eastAsia="en-GB"/>
        </w:rPr>
        <w:t xml:space="preserve"> </w:t>
      </w:r>
    </w:p>
  </w:comment>
  <w:comment w:id="7" w:author="Max Lindmark" w:date="2021-08-10T10:36:00Z" w:initials="MOU">
    <w:p w14:paraId="5EE148AF" w14:textId="452DB6CC" w:rsidR="001F7B3B" w:rsidRDefault="001F7B3B">
      <w:pPr>
        <w:pStyle w:val="CommentText"/>
      </w:pPr>
      <w:r>
        <w:rPr>
          <w:rFonts w:eastAsia="Times New Roman"/>
          <w:lang w:val="sv-SE" w:eastAsia="en-GB"/>
        </w:rPr>
        <w:t xml:space="preserve">… </w:t>
      </w:r>
      <w:r>
        <w:rPr>
          <w:rStyle w:val="CommentReference"/>
        </w:rPr>
        <w:annotationRef/>
      </w:r>
      <w:r w:rsidRPr="00A947C0">
        <w:rPr>
          <w:rFonts w:eastAsia="Times New Roman"/>
          <w:lang w:val="en-SE" w:eastAsia="en-GB"/>
        </w:rPr>
        <w:t>and one or two short paragraphs of discussion (headed 'Discussion').</w:t>
      </w:r>
    </w:p>
  </w:comment>
  <w:comment w:id="8" w:author="Max Lindmark" w:date="2021-08-12T20:43:00Z" w:initials="MOU">
    <w:p w14:paraId="00AFFCF9" w14:textId="70C7BF9F" w:rsidR="00703B5D" w:rsidRDefault="00703B5D">
      <w:pPr>
        <w:pStyle w:val="CommentText"/>
      </w:pPr>
      <w:r>
        <w:rPr>
          <w:rStyle w:val="CommentReference"/>
        </w:rPr>
        <w:annotationRef/>
      </w:r>
      <w:proofErr w:type="spellStart"/>
      <w:r>
        <w:t>Asta’s</w:t>
      </w:r>
      <w:proofErr w:type="spellEnd"/>
      <w:r>
        <w:t xml:space="preserve"> paper has 2500 words</w:t>
      </w:r>
    </w:p>
  </w:comment>
  <w:comment w:id="9" w:author="Max Lindmark" w:date="2021-09-02T18:44:00Z" w:initials="MOU">
    <w:p w14:paraId="6398FE09" w14:textId="1B36BBA3" w:rsidR="00DA08A5" w:rsidRDefault="00DA08A5">
      <w:pPr>
        <w:pStyle w:val="CommentText"/>
      </w:pPr>
      <w:r>
        <w:rPr>
          <w:rStyle w:val="CommentReference"/>
        </w:rPr>
        <w:annotationRef/>
      </w:r>
      <w:r>
        <w:t>See meeting slides</w:t>
      </w:r>
    </w:p>
  </w:comment>
  <w:comment w:id="10" w:author="Max Lindmark" w:date="2021-09-14T10:33:00Z" w:initials="MOU">
    <w:p w14:paraId="03A6F808" w14:textId="0E2DDADE" w:rsidR="000C6A47" w:rsidRDefault="000C6A47">
      <w:pPr>
        <w:pStyle w:val="CommentText"/>
      </w:pPr>
      <w:r>
        <w:rPr>
          <w:rStyle w:val="CommentReference"/>
        </w:rPr>
        <w:annotationRef/>
      </w:r>
      <w:r>
        <w:rPr>
          <w:sz w:val="28"/>
          <w:szCs w:val="28"/>
        </w:rPr>
        <w:t>probability ban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2AC2BF" w15:done="0"/>
  <w15:commentEx w15:paraId="3AFDD566" w15:done="0"/>
  <w15:commentEx w15:paraId="4148CA68" w15:done="0"/>
  <w15:commentEx w15:paraId="1C0EB1D7" w15:done="0"/>
  <w15:commentEx w15:paraId="2373EB94" w15:done="0"/>
  <w15:commentEx w15:paraId="76B57E3D" w15:done="0"/>
  <w15:commentEx w15:paraId="58485AAA" w15:done="0"/>
  <w15:commentEx w15:paraId="5EE148AF" w15:done="0"/>
  <w15:commentEx w15:paraId="00AFFCF9" w15:done="0"/>
  <w15:commentEx w15:paraId="6398FE09" w15:done="0"/>
  <w15:commentEx w15:paraId="03A6F8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CD4EC" w16cex:dateUtc="2021-08-10T08:35:00Z"/>
  <w16cex:commentExtensible w16cex:durableId="24BCD4DD" w16cex:dateUtc="2021-08-10T08:35:00Z"/>
  <w16cex:commentExtensible w16cex:durableId="24BCD4B7" w16cex:dateUtc="2021-08-10T08:34:00Z"/>
  <w16cex:commentExtensible w16cex:durableId="24C4D298" w16cex:dateUtc="2021-08-16T10:03:00Z"/>
  <w16cex:commentExtensible w16cex:durableId="24BCD4CB" w16cex:dateUtc="2021-08-10T08:34:00Z"/>
  <w16cex:commentExtensible w16cex:durableId="24BCD53E" w16cex:dateUtc="2021-08-10T08:36:00Z"/>
  <w16cex:commentExtensible w16cex:durableId="24BCD51A" w16cex:dateUtc="2021-08-10T08:36:00Z"/>
  <w16cex:commentExtensible w16cex:durableId="24BCD529" w16cex:dateUtc="2021-08-10T08:36:00Z"/>
  <w16cex:commentExtensible w16cex:durableId="24C00668" w16cex:dateUtc="2021-08-12T18:43:00Z"/>
  <w16cex:commentExtensible w16cex:durableId="24DB9A14" w16cex:dateUtc="2021-09-02T16:44:00Z"/>
  <w16cex:commentExtensible w16cex:durableId="24EAF8FC" w16cex:dateUtc="2021-09-14T08: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2AC2BF" w16cid:durableId="24BCD4EC"/>
  <w16cid:commentId w16cid:paraId="3AFDD566" w16cid:durableId="24BCD4DD"/>
  <w16cid:commentId w16cid:paraId="4148CA68" w16cid:durableId="24BCD4B7"/>
  <w16cid:commentId w16cid:paraId="1C0EB1D7" w16cid:durableId="24C4D298"/>
  <w16cid:commentId w16cid:paraId="2373EB94" w16cid:durableId="24BCD4CB"/>
  <w16cid:commentId w16cid:paraId="76B57E3D" w16cid:durableId="24BCD53E"/>
  <w16cid:commentId w16cid:paraId="58485AAA" w16cid:durableId="24BCD51A"/>
  <w16cid:commentId w16cid:paraId="5EE148AF" w16cid:durableId="24BCD529"/>
  <w16cid:commentId w16cid:paraId="00AFFCF9" w16cid:durableId="24C00668"/>
  <w16cid:commentId w16cid:paraId="6398FE09" w16cid:durableId="24DB9A14"/>
  <w16cid:commentId w16cid:paraId="03A6F808" w16cid:durableId="24EAF8F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306E11" w14:textId="77777777" w:rsidR="008240E0" w:rsidRDefault="008240E0" w:rsidP="00807D3F">
      <w:r>
        <w:separator/>
      </w:r>
    </w:p>
  </w:endnote>
  <w:endnote w:type="continuationSeparator" w:id="0">
    <w:p w14:paraId="71EB1EBC" w14:textId="77777777" w:rsidR="008240E0" w:rsidRDefault="008240E0" w:rsidP="00807D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E241A7" w14:textId="77777777" w:rsidR="008240E0" w:rsidRDefault="008240E0" w:rsidP="00807D3F">
      <w:r>
        <w:separator/>
      </w:r>
    </w:p>
  </w:footnote>
  <w:footnote w:type="continuationSeparator" w:id="0">
    <w:p w14:paraId="170D1533" w14:textId="77777777" w:rsidR="008240E0" w:rsidRDefault="008240E0" w:rsidP="00807D3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activeWritingStyle w:appName="MSWord" w:lang="sv-SE" w:vendorID="64" w:dllVersion="0" w:nlCheck="1" w:checkStyle="0"/>
  <w:activeWritingStyle w:appName="MSWord" w:lang="en-US" w:vendorID="64" w:dllVersion="0" w:nlCheck="1" w:checkStyle="0"/>
  <w:activeWritingStyle w:appName="MSWord" w:lang="en-GB"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757C"/>
    <w:rsid w:val="000008B9"/>
    <w:rsid w:val="0000125B"/>
    <w:rsid w:val="0000278B"/>
    <w:rsid w:val="000056F0"/>
    <w:rsid w:val="00007B1E"/>
    <w:rsid w:val="00010F00"/>
    <w:rsid w:val="00015B8F"/>
    <w:rsid w:val="00015FC4"/>
    <w:rsid w:val="00016806"/>
    <w:rsid w:val="00021424"/>
    <w:rsid w:val="00021A18"/>
    <w:rsid w:val="00021A78"/>
    <w:rsid w:val="00021BDA"/>
    <w:rsid w:val="000223E1"/>
    <w:rsid w:val="000232AC"/>
    <w:rsid w:val="000240F1"/>
    <w:rsid w:val="000251EF"/>
    <w:rsid w:val="00025A5F"/>
    <w:rsid w:val="0002631E"/>
    <w:rsid w:val="00027ED3"/>
    <w:rsid w:val="00032162"/>
    <w:rsid w:val="00032331"/>
    <w:rsid w:val="00034735"/>
    <w:rsid w:val="000403C3"/>
    <w:rsid w:val="0004127B"/>
    <w:rsid w:val="00041F91"/>
    <w:rsid w:val="0004278B"/>
    <w:rsid w:val="00042A2A"/>
    <w:rsid w:val="00042EDD"/>
    <w:rsid w:val="00044B60"/>
    <w:rsid w:val="0005020F"/>
    <w:rsid w:val="00053BAB"/>
    <w:rsid w:val="00056066"/>
    <w:rsid w:val="00056B9C"/>
    <w:rsid w:val="000573F2"/>
    <w:rsid w:val="000600C1"/>
    <w:rsid w:val="00062D45"/>
    <w:rsid w:val="00062D5E"/>
    <w:rsid w:val="00063FA8"/>
    <w:rsid w:val="00065818"/>
    <w:rsid w:val="000673C1"/>
    <w:rsid w:val="000704EA"/>
    <w:rsid w:val="00072738"/>
    <w:rsid w:val="0007438A"/>
    <w:rsid w:val="00075970"/>
    <w:rsid w:val="0007697F"/>
    <w:rsid w:val="00076AAC"/>
    <w:rsid w:val="0008335C"/>
    <w:rsid w:val="000844D9"/>
    <w:rsid w:val="00085706"/>
    <w:rsid w:val="000857CF"/>
    <w:rsid w:val="000860BE"/>
    <w:rsid w:val="00086737"/>
    <w:rsid w:val="00086B3E"/>
    <w:rsid w:val="00087161"/>
    <w:rsid w:val="00087CD1"/>
    <w:rsid w:val="0009046E"/>
    <w:rsid w:val="00095D1E"/>
    <w:rsid w:val="00096E65"/>
    <w:rsid w:val="00097C9A"/>
    <w:rsid w:val="00097F0A"/>
    <w:rsid w:val="000A0BC4"/>
    <w:rsid w:val="000A1ACA"/>
    <w:rsid w:val="000A47F1"/>
    <w:rsid w:val="000A4AA6"/>
    <w:rsid w:val="000A6901"/>
    <w:rsid w:val="000B1B6D"/>
    <w:rsid w:val="000B248A"/>
    <w:rsid w:val="000B67B6"/>
    <w:rsid w:val="000C0537"/>
    <w:rsid w:val="000C4E5A"/>
    <w:rsid w:val="000C6A47"/>
    <w:rsid w:val="000C6D68"/>
    <w:rsid w:val="000D15BE"/>
    <w:rsid w:val="000D1763"/>
    <w:rsid w:val="000D18C6"/>
    <w:rsid w:val="000D1E46"/>
    <w:rsid w:val="000D20ED"/>
    <w:rsid w:val="000D2444"/>
    <w:rsid w:val="000D30CC"/>
    <w:rsid w:val="000D479D"/>
    <w:rsid w:val="000D4A5D"/>
    <w:rsid w:val="000D5383"/>
    <w:rsid w:val="000D6291"/>
    <w:rsid w:val="000E09D5"/>
    <w:rsid w:val="000E0BAA"/>
    <w:rsid w:val="000E0C47"/>
    <w:rsid w:val="000E3037"/>
    <w:rsid w:val="000E4411"/>
    <w:rsid w:val="000E7269"/>
    <w:rsid w:val="000E7E32"/>
    <w:rsid w:val="000F01A5"/>
    <w:rsid w:val="000F2907"/>
    <w:rsid w:val="000F59E8"/>
    <w:rsid w:val="000F6B38"/>
    <w:rsid w:val="000F6D80"/>
    <w:rsid w:val="000F7290"/>
    <w:rsid w:val="000F7D1C"/>
    <w:rsid w:val="001012F5"/>
    <w:rsid w:val="001015E9"/>
    <w:rsid w:val="00102628"/>
    <w:rsid w:val="001036C6"/>
    <w:rsid w:val="0010377C"/>
    <w:rsid w:val="00103FBF"/>
    <w:rsid w:val="00111D2A"/>
    <w:rsid w:val="00111E80"/>
    <w:rsid w:val="00114A8B"/>
    <w:rsid w:val="001154C3"/>
    <w:rsid w:val="00115CAB"/>
    <w:rsid w:val="0011753A"/>
    <w:rsid w:val="00117E90"/>
    <w:rsid w:val="00120DFD"/>
    <w:rsid w:val="001226ED"/>
    <w:rsid w:val="00122DD5"/>
    <w:rsid w:val="00122E2D"/>
    <w:rsid w:val="0012461E"/>
    <w:rsid w:val="00124E2B"/>
    <w:rsid w:val="0012502E"/>
    <w:rsid w:val="0012706C"/>
    <w:rsid w:val="00127205"/>
    <w:rsid w:val="001357C3"/>
    <w:rsid w:val="00135A53"/>
    <w:rsid w:val="001368B7"/>
    <w:rsid w:val="001375E1"/>
    <w:rsid w:val="00137AE0"/>
    <w:rsid w:val="001405BF"/>
    <w:rsid w:val="00143E80"/>
    <w:rsid w:val="00152820"/>
    <w:rsid w:val="00153615"/>
    <w:rsid w:val="00154730"/>
    <w:rsid w:val="00155C52"/>
    <w:rsid w:val="00160D53"/>
    <w:rsid w:val="00162A7C"/>
    <w:rsid w:val="001634A6"/>
    <w:rsid w:val="00164D2B"/>
    <w:rsid w:val="00164E25"/>
    <w:rsid w:val="00165C0A"/>
    <w:rsid w:val="00171A55"/>
    <w:rsid w:val="00176366"/>
    <w:rsid w:val="00177BEF"/>
    <w:rsid w:val="0018023B"/>
    <w:rsid w:val="0018125A"/>
    <w:rsid w:val="00186A16"/>
    <w:rsid w:val="00187EEF"/>
    <w:rsid w:val="00192654"/>
    <w:rsid w:val="001930DA"/>
    <w:rsid w:val="00193EBA"/>
    <w:rsid w:val="00195C4E"/>
    <w:rsid w:val="00196D8F"/>
    <w:rsid w:val="00196E20"/>
    <w:rsid w:val="001A3CF3"/>
    <w:rsid w:val="001A5070"/>
    <w:rsid w:val="001A5139"/>
    <w:rsid w:val="001A56BA"/>
    <w:rsid w:val="001A64C2"/>
    <w:rsid w:val="001A6F0B"/>
    <w:rsid w:val="001A707C"/>
    <w:rsid w:val="001B1460"/>
    <w:rsid w:val="001B17BD"/>
    <w:rsid w:val="001B1F3D"/>
    <w:rsid w:val="001B5C37"/>
    <w:rsid w:val="001B7C6C"/>
    <w:rsid w:val="001C3016"/>
    <w:rsid w:val="001C5A98"/>
    <w:rsid w:val="001C6A48"/>
    <w:rsid w:val="001C7ED8"/>
    <w:rsid w:val="001D1C47"/>
    <w:rsid w:val="001D2B5F"/>
    <w:rsid w:val="001D4177"/>
    <w:rsid w:val="001D4E77"/>
    <w:rsid w:val="001D5384"/>
    <w:rsid w:val="001D6FB3"/>
    <w:rsid w:val="001E0C01"/>
    <w:rsid w:val="001E1C5B"/>
    <w:rsid w:val="001E2DEE"/>
    <w:rsid w:val="001E3030"/>
    <w:rsid w:val="001E3A94"/>
    <w:rsid w:val="001E4BEA"/>
    <w:rsid w:val="001E6DEB"/>
    <w:rsid w:val="001F0BCF"/>
    <w:rsid w:val="001F14B0"/>
    <w:rsid w:val="001F1FCF"/>
    <w:rsid w:val="001F4EBA"/>
    <w:rsid w:val="001F521C"/>
    <w:rsid w:val="001F6E0E"/>
    <w:rsid w:val="001F7B3B"/>
    <w:rsid w:val="0020027B"/>
    <w:rsid w:val="00205817"/>
    <w:rsid w:val="002070C9"/>
    <w:rsid w:val="00211E03"/>
    <w:rsid w:val="002178FC"/>
    <w:rsid w:val="00217E2F"/>
    <w:rsid w:val="0022101E"/>
    <w:rsid w:val="00236A51"/>
    <w:rsid w:val="002414D8"/>
    <w:rsid w:val="00244B56"/>
    <w:rsid w:val="002466E3"/>
    <w:rsid w:val="00246D9B"/>
    <w:rsid w:val="0024719D"/>
    <w:rsid w:val="002507E4"/>
    <w:rsid w:val="00251A37"/>
    <w:rsid w:val="002529AF"/>
    <w:rsid w:val="00254130"/>
    <w:rsid w:val="00254BBD"/>
    <w:rsid w:val="002552DC"/>
    <w:rsid w:val="00255C99"/>
    <w:rsid w:val="00256138"/>
    <w:rsid w:val="00256846"/>
    <w:rsid w:val="00257B73"/>
    <w:rsid w:val="00261CC1"/>
    <w:rsid w:val="00262451"/>
    <w:rsid w:val="002626FE"/>
    <w:rsid w:val="002628F8"/>
    <w:rsid w:val="00263B12"/>
    <w:rsid w:val="00263F5A"/>
    <w:rsid w:val="00265A0A"/>
    <w:rsid w:val="002763D7"/>
    <w:rsid w:val="00276CF1"/>
    <w:rsid w:val="0028146B"/>
    <w:rsid w:val="00282638"/>
    <w:rsid w:val="0028495D"/>
    <w:rsid w:val="00285958"/>
    <w:rsid w:val="00286898"/>
    <w:rsid w:val="00287F47"/>
    <w:rsid w:val="0029072D"/>
    <w:rsid w:val="00291C69"/>
    <w:rsid w:val="00293522"/>
    <w:rsid w:val="0029441B"/>
    <w:rsid w:val="00294DD4"/>
    <w:rsid w:val="002966B7"/>
    <w:rsid w:val="002969BC"/>
    <w:rsid w:val="00297529"/>
    <w:rsid w:val="002A1353"/>
    <w:rsid w:val="002A14C4"/>
    <w:rsid w:val="002A19C5"/>
    <w:rsid w:val="002A1E15"/>
    <w:rsid w:val="002A1EE6"/>
    <w:rsid w:val="002A244A"/>
    <w:rsid w:val="002A25A9"/>
    <w:rsid w:val="002A25BB"/>
    <w:rsid w:val="002A3AF7"/>
    <w:rsid w:val="002A3CBA"/>
    <w:rsid w:val="002A5975"/>
    <w:rsid w:val="002A600B"/>
    <w:rsid w:val="002A6184"/>
    <w:rsid w:val="002A62F6"/>
    <w:rsid w:val="002A6D35"/>
    <w:rsid w:val="002B4FDC"/>
    <w:rsid w:val="002B6B2A"/>
    <w:rsid w:val="002C1CF9"/>
    <w:rsid w:val="002C411F"/>
    <w:rsid w:val="002C4B4A"/>
    <w:rsid w:val="002C6410"/>
    <w:rsid w:val="002D67AD"/>
    <w:rsid w:val="002D7C62"/>
    <w:rsid w:val="002E0495"/>
    <w:rsid w:val="002E0660"/>
    <w:rsid w:val="002E0C08"/>
    <w:rsid w:val="002E126A"/>
    <w:rsid w:val="002E181F"/>
    <w:rsid w:val="002E395C"/>
    <w:rsid w:val="002E4764"/>
    <w:rsid w:val="002E6AEC"/>
    <w:rsid w:val="002F2863"/>
    <w:rsid w:val="002F3A6A"/>
    <w:rsid w:val="002F472D"/>
    <w:rsid w:val="002F6831"/>
    <w:rsid w:val="002F7FF7"/>
    <w:rsid w:val="00300638"/>
    <w:rsid w:val="0030089D"/>
    <w:rsid w:val="00300D99"/>
    <w:rsid w:val="003022C3"/>
    <w:rsid w:val="003025DE"/>
    <w:rsid w:val="003031EA"/>
    <w:rsid w:val="003035C1"/>
    <w:rsid w:val="00304CD8"/>
    <w:rsid w:val="0030699A"/>
    <w:rsid w:val="00307F42"/>
    <w:rsid w:val="00313C56"/>
    <w:rsid w:val="00317FDC"/>
    <w:rsid w:val="0032030D"/>
    <w:rsid w:val="00320C81"/>
    <w:rsid w:val="00320F15"/>
    <w:rsid w:val="00322ED1"/>
    <w:rsid w:val="00324DF6"/>
    <w:rsid w:val="00324F09"/>
    <w:rsid w:val="00325EE3"/>
    <w:rsid w:val="00327A2B"/>
    <w:rsid w:val="0033051D"/>
    <w:rsid w:val="00332DBE"/>
    <w:rsid w:val="00332DF2"/>
    <w:rsid w:val="00334C9A"/>
    <w:rsid w:val="00335BC0"/>
    <w:rsid w:val="00341A2A"/>
    <w:rsid w:val="00350812"/>
    <w:rsid w:val="00351CD6"/>
    <w:rsid w:val="00356B9D"/>
    <w:rsid w:val="00356C4E"/>
    <w:rsid w:val="003577B4"/>
    <w:rsid w:val="00361CF9"/>
    <w:rsid w:val="003634E6"/>
    <w:rsid w:val="003643A5"/>
    <w:rsid w:val="003643CD"/>
    <w:rsid w:val="00364DF2"/>
    <w:rsid w:val="00364E2E"/>
    <w:rsid w:val="0036557A"/>
    <w:rsid w:val="00366382"/>
    <w:rsid w:val="003664F7"/>
    <w:rsid w:val="00366747"/>
    <w:rsid w:val="00367DCF"/>
    <w:rsid w:val="00370281"/>
    <w:rsid w:val="00370F07"/>
    <w:rsid w:val="003712E9"/>
    <w:rsid w:val="00372F9A"/>
    <w:rsid w:val="003732FC"/>
    <w:rsid w:val="00374683"/>
    <w:rsid w:val="00376464"/>
    <w:rsid w:val="003779AD"/>
    <w:rsid w:val="00377B60"/>
    <w:rsid w:val="00377D6E"/>
    <w:rsid w:val="00377DF0"/>
    <w:rsid w:val="00382099"/>
    <w:rsid w:val="00383336"/>
    <w:rsid w:val="00383573"/>
    <w:rsid w:val="003840AE"/>
    <w:rsid w:val="003853B7"/>
    <w:rsid w:val="00386A67"/>
    <w:rsid w:val="00386C2C"/>
    <w:rsid w:val="00387236"/>
    <w:rsid w:val="00390D17"/>
    <w:rsid w:val="00393617"/>
    <w:rsid w:val="00394163"/>
    <w:rsid w:val="00396117"/>
    <w:rsid w:val="003973D3"/>
    <w:rsid w:val="00397995"/>
    <w:rsid w:val="00397E33"/>
    <w:rsid w:val="00397FD5"/>
    <w:rsid w:val="003A4359"/>
    <w:rsid w:val="003B0F5E"/>
    <w:rsid w:val="003B2267"/>
    <w:rsid w:val="003B2AED"/>
    <w:rsid w:val="003B325E"/>
    <w:rsid w:val="003B3756"/>
    <w:rsid w:val="003B674A"/>
    <w:rsid w:val="003B6EDE"/>
    <w:rsid w:val="003C1380"/>
    <w:rsid w:val="003C4104"/>
    <w:rsid w:val="003C666F"/>
    <w:rsid w:val="003C7847"/>
    <w:rsid w:val="003D1366"/>
    <w:rsid w:val="003D23F5"/>
    <w:rsid w:val="003D3AC3"/>
    <w:rsid w:val="003D7680"/>
    <w:rsid w:val="003E0772"/>
    <w:rsid w:val="003E166E"/>
    <w:rsid w:val="003E4379"/>
    <w:rsid w:val="003E5277"/>
    <w:rsid w:val="003E7C01"/>
    <w:rsid w:val="003E7CF4"/>
    <w:rsid w:val="003F130F"/>
    <w:rsid w:val="003F13D9"/>
    <w:rsid w:val="003F1F7C"/>
    <w:rsid w:val="003F2E0C"/>
    <w:rsid w:val="003F73AF"/>
    <w:rsid w:val="003F7921"/>
    <w:rsid w:val="004017B1"/>
    <w:rsid w:val="00403ADD"/>
    <w:rsid w:val="00404D8A"/>
    <w:rsid w:val="00405106"/>
    <w:rsid w:val="00411082"/>
    <w:rsid w:val="004169C0"/>
    <w:rsid w:val="0042094F"/>
    <w:rsid w:val="00421E5D"/>
    <w:rsid w:val="00422123"/>
    <w:rsid w:val="00422536"/>
    <w:rsid w:val="00427174"/>
    <w:rsid w:val="00430901"/>
    <w:rsid w:val="0043226B"/>
    <w:rsid w:val="0043442B"/>
    <w:rsid w:val="00435187"/>
    <w:rsid w:val="004357EB"/>
    <w:rsid w:val="00436236"/>
    <w:rsid w:val="00437624"/>
    <w:rsid w:val="0044079A"/>
    <w:rsid w:val="0044096E"/>
    <w:rsid w:val="00442462"/>
    <w:rsid w:val="00445747"/>
    <w:rsid w:val="0044788B"/>
    <w:rsid w:val="00450C7E"/>
    <w:rsid w:val="00453142"/>
    <w:rsid w:val="00454933"/>
    <w:rsid w:val="004606BB"/>
    <w:rsid w:val="00463065"/>
    <w:rsid w:val="00466012"/>
    <w:rsid w:val="00470159"/>
    <w:rsid w:val="00471EB3"/>
    <w:rsid w:val="0047229F"/>
    <w:rsid w:val="00472766"/>
    <w:rsid w:val="00477243"/>
    <w:rsid w:val="004828E7"/>
    <w:rsid w:val="004846AE"/>
    <w:rsid w:val="00485F8A"/>
    <w:rsid w:val="004875D5"/>
    <w:rsid w:val="00492B4B"/>
    <w:rsid w:val="00493B3F"/>
    <w:rsid w:val="00493EE7"/>
    <w:rsid w:val="004947A1"/>
    <w:rsid w:val="00494918"/>
    <w:rsid w:val="004975E7"/>
    <w:rsid w:val="004A3D9C"/>
    <w:rsid w:val="004A6E48"/>
    <w:rsid w:val="004A73E6"/>
    <w:rsid w:val="004A7BE5"/>
    <w:rsid w:val="004A7D04"/>
    <w:rsid w:val="004B075C"/>
    <w:rsid w:val="004B122C"/>
    <w:rsid w:val="004B26F4"/>
    <w:rsid w:val="004B3101"/>
    <w:rsid w:val="004B38F0"/>
    <w:rsid w:val="004B722A"/>
    <w:rsid w:val="004C3ABF"/>
    <w:rsid w:val="004C4BDF"/>
    <w:rsid w:val="004C781B"/>
    <w:rsid w:val="004D2588"/>
    <w:rsid w:val="004D344A"/>
    <w:rsid w:val="004D4594"/>
    <w:rsid w:val="004D5724"/>
    <w:rsid w:val="004E01C0"/>
    <w:rsid w:val="004E057E"/>
    <w:rsid w:val="004E1D0A"/>
    <w:rsid w:val="004E214A"/>
    <w:rsid w:val="004E4D51"/>
    <w:rsid w:val="004E573D"/>
    <w:rsid w:val="004E79E9"/>
    <w:rsid w:val="004F08B7"/>
    <w:rsid w:val="004F106D"/>
    <w:rsid w:val="004F3DBF"/>
    <w:rsid w:val="004F4640"/>
    <w:rsid w:val="004F4FB8"/>
    <w:rsid w:val="004F5E94"/>
    <w:rsid w:val="004F7897"/>
    <w:rsid w:val="005012ED"/>
    <w:rsid w:val="0050149D"/>
    <w:rsid w:val="00502C8B"/>
    <w:rsid w:val="0050317B"/>
    <w:rsid w:val="005036D5"/>
    <w:rsid w:val="00507072"/>
    <w:rsid w:val="00512271"/>
    <w:rsid w:val="00512A8A"/>
    <w:rsid w:val="00516D4C"/>
    <w:rsid w:val="0052025B"/>
    <w:rsid w:val="005214CC"/>
    <w:rsid w:val="005219FD"/>
    <w:rsid w:val="005234DE"/>
    <w:rsid w:val="00523F91"/>
    <w:rsid w:val="005248DC"/>
    <w:rsid w:val="00524B5B"/>
    <w:rsid w:val="00534C4C"/>
    <w:rsid w:val="005357F3"/>
    <w:rsid w:val="00537171"/>
    <w:rsid w:val="00541FFE"/>
    <w:rsid w:val="00542887"/>
    <w:rsid w:val="00542A9D"/>
    <w:rsid w:val="0054303F"/>
    <w:rsid w:val="00546522"/>
    <w:rsid w:val="005501ED"/>
    <w:rsid w:val="0055131B"/>
    <w:rsid w:val="00552104"/>
    <w:rsid w:val="0055216C"/>
    <w:rsid w:val="00552EC5"/>
    <w:rsid w:val="00560498"/>
    <w:rsid w:val="005632ED"/>
    <w:rsid w:val="00563BCF"/>
    <w:rsid w:val="005646FD"/>
    <w:rsid w:val="0056677B"/>
    <w:rsid w:val="00566D8F"/>
    <w:rsid w:val="00571867"/>
    <w:rsid w:val="00571F83"/>
    <w:rsid w:val="005721D6"/>
    <w:rsid w:val="00572E2C"/>
    <w:rsid w:val="005740FE"/>
    <w:rsid w:val="00575B6A"/>
    <w:rsid w:val="00576635"/>
    <w:rsid w:val="005766DD"/>
    <w:rsid w:val="00576F3C"/>
    <w:rsid w:val="00580E12"/>
    <w:rsid w:val="005816AB"/>
    <w:rsid w:val="00582011"/>
    <w:rsid w:val="00582583"/>
    <w:rsid w:val="0058516C"/>
    <w:rsid w:val="00586A4A"/>
    <w:rsid w:val="005909C3"/>
    <w:rsid w:val="00592DFB"/>
    <w:rsid w:val="0059324B"/>
    <w:rsid w:val="0059379E"/>
    <w:rsid w:val="0059440E"/>
    <w:rsid w:val="00594DD3"/>
    <w:rsid w:val="005A334E"/>
    <w:rsid w:val="005A412B"/>
    <w:rsid w:val="005A41C7"/>
    <w:rsid w:val="005B0BA3"/>
    <w:rsid w:val="005B2FB3"/>
    <w:rsid w:val="005B3E99"/>
    <w:rsid w:val="005B7A73"/>
    <w:rsid w:val="005C0380"/>
    <w:rsid w:val="005C2AD9"/>
    <w:rsid w:val="005C6EAE"/>
    <w:rsid w:val="005D1243"/>
    <w:rsid w:val="005D1A24"/>
    <w:rsid w:val="005D2346"/>
    <w:rsid w:val="005D2438"/>
    <w:rsid w:val="005D2473"/>
    <w:rsid w:val="005D4CAE"/>
    <w:rsid w:val="005D5461"/>
    <w:rsid w:val="005E0759"/>
    <w:rsid w:val="005E1934"/>
    <w:rsid w:val="005E4F4A"/>
    <w:rsid w:val="005E5366"/>
    <w:rsid w:val="005E5373"/>
    <w:rsid w:val="005F13F9"/>
    <w:rsid w:val="005F46B7"/>
    <w:rsid w:val="005F4F08"/>
    <w:rsid w:val="00601544"/>
    <w:rsid w:val="00605501"/>
    <w:rsid w:val="00606EEC"/>
    <w:rsid w:val="0061011E"/>
    <w:rsid w:val="0061265F"/>
    <w:rsid w:val="006147BB"/>
    <w:rsid w:val="0061508D"/>
    <w:rsid w:val="00616CFB"/>
    <w:rsid w:val="00617422"/>
    <w:rsid w:val="00623C68"/>
    <w:rsid w:val="00625B15"/>
    <w:rsid w:val="006302D4"/>
    <w:rsid w:val="00630D8B"/>
    <w:rsid w:val="00630F83"/>
    <w:rsid w:val="00631123"/>
    <w:rsid w:val="00631391"/>
    <w:rsid w:val="006346CD"/>
    <w:rsid w:val="00635217"/>
    <w:rsid w:val="00635353"/>
    <w:rsid w:val="006355E7"/>
    <w:rsid w:val="006361C1"/>
    <w:rsid w:val="006362F1"/>
    <w:rsid w:val="006365FF"/>
    <w:rsid w:val="00636EEC"/>
    <w:rsid w:val="006371A9"/>
    <w:rsid w:val="006376A5"/>
    <w:rsid w:val="00643052"/>
    <w:rsid w:val="00643E51"/>
    <w:rsid w:val="00644902"/>
    <w:rsid w:val="00651DAA"/>
    <w:rsid w:val="00660B6D"/>
    <w:rsid w:val="00661129"/>
    <w:rsid w:val="0066374E"/>
    <w:rsid w:val="00666FBE"/>
    <w:rsid w:val="00667945"/>
    <w:rsid w:val="006701D4"/>
    <w:rsid w:val="00670476"/>
    <w:rsid w:val="0067313A"/>
    <w:rsid w:val="00673558"/>
    <w:rsid w:val="00673F96"/>
    <w:rsid w:val="00680763"/>
    <w:rsid w:val="00681F51"/>
    <w:rsid w:val="00682098"/>
    <w:rsid w:val="0068388A"/>
    <w:rsid w:val="00683DB0"/>
    <w:rsid w:val="006848B4"/>
    <w:rsid w:val="006875EC"/>
    <w:rsid w:val="00690397"/>
    <w:rsid w:val="00691272"/>
    <w:rsid w:val="00692D30"/>
    <w:rsid w:val="00693366"/>
    <w:rsid w:val="00693DF7"/>
    <w:rsid w:val="006958A5"/>
    <w:rsid w:val="006959EF"/>
    <w:rsid w:val="00696390"/>
    <w:rsid w:val="00697456"/>
    <w:rsid w:val="006A080C"/>
    <w:rsid w:val="006A1DD6"/>
    <w:rsid w:val="006A2177"/>
    <w:rsid w:val="006A27E0"/>
    <w:rsid w:val="006A37C6"/>
    <w:rsid w:val="006A735A"/>
    <w:rsid w:val="006A77D4"/>
    <w:rsid w:val="006B051F"/>
    <w:rsid w:val="006B13B6"/>
    <w:rsid w:val="006B2D28"/>
    <w:rsid w:val="006B732A"/>
    <w:rsid w:val="006B744E"/>
    <w:rsid w:val="006C0043"/>
    <w:rsid w:val="006C09D4"/>
    <w:rsid w:val="006C6220"/>
    <w:rsid w:val="006C658D"/>
    <w:rsid w:val="006C6C95"/>
    <w:rsid w:val="006C7474"/>
    <w:rsid w:val="006C7924"/>
    <w:rsid w:val="006C7AE9"/>
    <w:rsid w:val="006D0356"/>
    <w:rsid w:val="006D2B2D"/>
    <w:rsid w:val="006D49E7"/>
    <w:rsid w:val="006D4B3F"/>
    <w:rsid w:val="006D4D3F"/>
    <w:rsid w:val="006D5BB9"/>
    <w:rsid w:val="006D69E8"/>
    <w:rsid w:val="006E03B4"/>
    <w:rsid w:val="006E04E0"/>
    <w:rsid w:val="006E065E"/>
    <w:rsid w:val="006E4152"/>
    <w:rsid w:val="006E50B3"/>
    <w:rsid w:val="006E7E94"/>
    <w:rsid w:val="006F0AC5"/>
    <w:rsid w:val="006F0C5B"/>
    <w:rsid w:val="006F158D"/>
    <w:rsid w:val="006F20C8"/>
    <w:rsid w:val="006F5FCE"/>
    <w:rsid w:val="0070239B"/>
    <w:rsid w:val="007024C9"/>
    <w:rsid w:val="00703B5D"/>
    <w:rsid w:val="0070491A"/>
    <w:rsid w:val="007055B4"/>
    <w:rsid w:val="00707487"/>
    <w:rsid w:val="00712532"/>
    <w:rsid w:val="0071314F"/>
    <w:rsid w:val="00713DC7"/>
    <w:rsid w:val="00713E7E"/>
    <w:rsid w:val="00713EF9"/>
    <w:rsid w:val="00717689"/>
    <w:rsid w:val="00720AB2"/>
    <w:rsid w:val="0072102A"/>
    <w:rsid w:val="00723396"/>
    <w:rsid w:val="0072381F"/>
    <w:rsid w:val="00724442"/>
    <w:rsid w:val="007267FE"/>
    <w:rsid w:val="00730690"/>
    <w:rsid w:val="00732F6D"/>
    <w:rsid w:val="00733FA4"/>
    <w:rsid w:val="0073625E"/>
    <w:rsid w:val="00744A45"/>
    <w:rsid w:val="00747067"/>
    <w:rsid w:val="00747515"/>
    <w:rsid w:val="0075490F"/>
    <w:rsid w:val="007551D2"/>
    <w:rsid w:val="00755799"/>
    <w:rsid w:val="00760615"/>
    <w:rsid w:val="00760656"/>
    <w:rsid w:val="00760D42"/>
    <w:rsid w:val="00765E58"/>
    <w:rsid w:val="00765E9C"/>
    <w:rsid w:val="00766E4E"/>
    <w:rsid w:val="007715BB"/>
    <w:rsid w:val="00773077"/>
    <w:rsid w:val="0077327A"/>
    <w:rsid w:val="0077437D"/>
    <w:rsid w:val="00776E04"/>
    <w:rsid w:val="00777353"/>
    <w:rsid w:val="00780D5F"/>
    <w:rsid w:val="00781093"/>
    <w:rsid w:val="007825CA"/>
    <w:rsid w:val="007826E7"/>
    <w:rsid w:val="00786492"/>
    <w:rsid w:val="00792296"/>
    <w:rsid w:val="007928A2"/>
    <w:rsid w:val="00792AD7"/>
    <w:rsid w:val="00794907"/>
    <w:rsid w:val="00795673"/>
    <w:rsid w:val="007A028A"/>
    <w:rsid w:val="007A1A33"/>
    <w:rsid w:val="007A1EE8"/>
    <w:rsid w:val="007A3BE0"/>
    <w:rsid w:val="007A4DDF"/>
    <w:rsid w:val="007A541B"/>
    <w:rsid w:val="007A5611"/>
    <w:rsid w:val="007A574B"/>
    <w:rsid w:val="007A7C53"/>
    <w:rsid w:val="007A7CF1"/>
    <w:rsid w:val="007B06DD"/>
    <w:rsid w:val="007B18E6"/>
    <w:rsid w:val="007B2777"/>
    <w:rsid w:val="007B3946"/>
    <w:rsid w:val="007B455D"/>
    <w:rsid w:val="007B468C"/>
    <w:rsid w:val="007B5660"/>
    <w:rsid w:val="007B6168"/>
    <w:rsid w:val="007B7DC9"/>
    <w:rsid w:val="007C0D8F"/>
    <w:rsid w:val="007C14D5"/>
    <w:rsid w:val="007C2A9D"/>
    <w:rsid w:val="007C4157"/>
    <w:rsid w:val="007C450E"/>
    <w:rsid w:val="007C5935"/>
    <w:rsid w:val="007C5998"/>
    <w:rsid w:val="007C5F6D"/>
    <w:rsid w:val="007D014F"/>
    <w:rsid w:val="007D0E97"/>
    <w:rsid w:val="007D140A"/>
    <w:rsid w:val="007D31D9"/>
    <w:rsid w:val="007D31DB"/>
    <w:rsid w:val="007D4362"/>
    <w:rsid w:val="007D43EC"/>
    <w:rsid w:val="007E0175"/>
    <w:rsid w:val="007E1DB6"/>
    <w:rsid w:val="007E4B94"/>
    <w:rsid w:val="007F09F1"/>
    <w:rsid w:val="007F2765"/>
    <w:rsid w:val="007F4A52"/>
    <w:rsid w:val="007F5201"/>
    <w:rsid w:val="007F6242"/>
    <w:rsid w:val="0080144F"/>
    <w:rsid w:val="00801E02"/>
    <w:rsid w:val="00802D6D"/>
    <w:rsid w:val="008030C7"/>
    <w:rsid w:val="008041BF"/>
    <w:rsid w:val="00805CD8"/>
    <w:rsid w:val="008062DD"/>
    <w:rsid w:val="00806E2C"/>
    <w:rsid w:val="00807D3F"/>
    <w:rsid w:val="00810EFC"/>
    <w:rsid w:val="0081327A"/>
    <w:rsid w:val="0081432B"/>
    <w:rsid w:val="008165CE"/>
    <w:rsid w:val="008207F3"/>
    <w:rsid w:val="008216E6"/>
    <w:rsid w:val="00821892"/>
    <w:rsid w:val="008235CB"/>
    <w:rsid w:val="008240E0"/>
    <w:rsid w:val="0082414C"/>
    <w:rsid w:val="008247D8"/>
    <w:rsid w:val="0082507F"/>
    <w:rsid w:val="008261CF"/>
    <w:rsid w:val="00827960"/>
    <w:rsid w:val="008279D3"/>
    <w:rsid w:val="00831100"/>
    <w:rsid w:val="00832044"/>
    <w:rsid w:val="0083269D"/>
    <w:rsid w:val="008334D2"/>
    <w:rsid w:val="00833F16"/>
    <w:rsid w:val="00834F7C"/>
    <w:rsid w:val="008366ED"/>
    <w:rsid w:val="0083714F"/>
    <w:rsid w:val="00840FCB"/>
    <w:rsid w:val="00841400"/>
    <w:rsid w:val="00841D0F"/>
    <w:rsid w:val="008445DC"/>
    <w:rsid w:val="00844C97"/>
    <w:rsid w:val="00846059"/>
    <w:rsid w:val="008508D8"/>
    <w:rsid w:val="008513D9"/>
    <w:rsid w:val="00851C28"/>
    <w:rsid w:val="008526BD"/>
    <w:rsid w:val="00852E2C"/>
    <w:rsid w:val="00854846"/>
    <w:rsid w:val="00856560"/>
    <w:rsid w:val="008576BD"/>
    <w:rsid w:val="00860365"/>
    <w:rsid w:val="00860649"/>
    <w:rsid w:val="00860C8B"/>
    <w:rsid w:val="008623F5"/>
    <w:rsid w:val="008650AC"/>
    <w:rsid w:val="008650F9"/>
    <w:rsid w:val="008656EB"/>
    <w:rsid w:val="00865F92"/>
    <w:rsid w:val="00865F9D"/>
    <w:rsid w:val="00866938"/>
    <w:rsid w:val="00866C17"/>
    <w:rsid w:val="00866EF8"/>
    <w:rsid w:val="008712EF"/>
    <w:rsid w:val="008719F0"/>
    <w:rsid w:val="0087226F"/>
    <w:rsid w:val="00873185"/>
    <w:rsid w:val="00873FFD"/>
    <w:rsid w:val="008747F6"/>
    <w:rsid w:val="0087627D"/>
    <w:rsid w:val="0087796B"/>
    <w:rsid w:val="00881F1D"/>
    <w:rsid w:val="00885AB1"/>
    <w:rsid w:val="00886DD1"/>
    <w:rsid w:val="00890D52"/>
    <w:rsid w:val="00892034"/>
    <w:rsid w:val="008937E4"/>
    <w:rsid w:val="00894076"/>
    <w:rsid w:val="0089543F"/>
    <w:rsid w:val="008972DA"/>
    <w:rsid w:val="00897E8C"/>
    <w:rsid w:val="008A01F8"/>
    <w:rsid w:val="008A0792"/>
    <w:rsid w:val="008A0B1A"/>
    <w:rsid w:val="008A48D6"/>
    <w:rsid w:val="008A494E"/>
    <w:rsid w:val="008A563C"/>
    <w:rsid w:val="008B0B30"/>
    <w:rsid w:val="008B3482"/>
    <w:rsid w:val="008B5A8B"/>
    <w:rsid w:val="008B5A90"/>
    <w:rsid w:val="008B6417"/>
    <w:rsid w:val="008B7315"/>
    <w:rsid w:val="008C0A18"/>
    <w:rsid w:val="008C2352"/>
    <w:rsid w:val="008C24DD"/>
    <w:rsid w:val="008C31FA"/>
    <w:rsid w:val="008C3642"/>
    <w:rsid w:val="008C3839"/>
    <w:rsid w:val="008C4255"/>
    <w:rsid w:val="008C6132"/>
    <w:rsid w:val="008C66E6"/>
    <w:rsid w:val="008C78E1"/>
    <w:rsid w:val="008D1539"/>
    <w:rsid w:val="008D1707"/>
    <w:rsid w:val="008D1812"/>
    <w:rsid w:val="008D1905"/>
    <w:rsid w:val="008D6679"/>
    <w:rsid w:val="008E0776"/>
    <w:rsid w:val="008E16F8"/>
    <w:rsid w:val="008E2691"/>
    <w:rsid w:val="008E471E"/>
    <w:rsid w:val="008E4EA4"/>
    <w:rsid w:val="008E6422"/>
    <w:rsid w:val="008E71F9"/>
    <w:rsid w:val="008F056C"/>
    <w:rsid w:val="008F06C1"/>
    <w:rsid w:val="008F0847"/>
    <w:rsid w:val="008F1650"/>
    <w:rsid w:val="008F2BF4"/>
    <w:rsid w:val="008F687E"/>
    <w:rsid w:val="008F6C7B"/>
    <w:rsid w:val="008F7E04"/>
    <w:rsid w:val="00900153"/>
    <w:rsid w:val="00902EDC"/>
    <w:rsid w:val="009037C1"/>
    <w:rsid w:val="0090554C"/>
    <w:rsid w:val="009058D8"/>
    <w:rsid w:val="00906E31"/>
    <w:rsid w:val="0091403E"/>
    <w:rsid w:val="00914284"/>
    <w:rsid w:val="009143A4"/>
    <w:rsid w:val="00915934"/>
    <w:rsid w:val="0091671F"/>
    <w:rsid w:val="00917B9E"/>
    <w:rsid w:val="009237B0"/>
    <w:rsid w:val="00924089"/>
    <w:rsid w:val="009241B9"/>
    <w:rsid w:val="0092581A"/>
    <w:rsid w:val="00926E7C"/>
    <w:rsid w:val="00930395"/>
    <w:rsid w:val="00931DD2"/>
    <w:rsid w:val="009335E2"/>
    <w:rsid w:val="00934DC1"/>
    <w:rsid w:val="00937314"/>
    <w:rsid w:val="0094491A"/>
    <w:rsid w:val="00944DE0"/>
    <w:rsid w:val="0094559F"/>
    <w:rsid w:val="00946480"/>
    <w:rsid w:val="009475FD"/>
    <w:rsid w:val="0094776D"/>
    <w:rsid w:val="00954EB6"/>
    <w:rsid w:val="00954F4C"/>
    <w:rsid w:val="009559EE"/>
    <w:rsid w:val="0095616A"/>
    <w:rsid w:val="00957C29"/>
    <w:rsid w:val="00960166"/>
    <w:rsid w:val="0096053F"/>
    <w:rsid w:val="00960C26"/>
    <w:rsid w:val="00962BFA"/>
    <w:rsid w:val="0096419D"/>
    <w:rsid w:val="0096480E"/>
    <w:rsid w:val="00966D0A"/>
    <w:rsid w:val="0096704C"/>
    <w:rsid w:val="0096742F"/>
    <w:rsid w:val="00972DF3"/>
    <w:rsid w:val="0097400A"/>
    <w:rsid w:val="00974ABA"/>
    <w:rsid w:val="00974B3A"/>
    <w:rsid w:val="00974F49"/>
    <w:rsid w:val="009752CA"/>
    <w:rsid w:val="00975D4E"/>
    <w:rsid w:val="00976451"/>
    <w:rsid w:val="00981CD0"/>
    <w:rsid w:val="0098336C"/>
    <w:rsid w:val="00983409"/>
    <w:rsid w:val="009858DF"/>
    <w:rsid w:val="00985CE0"/>
    <w:rsid w:val="009863FD"/>
    <w:rsid w:val="0099071F"/>
    <w:rsid w:val="00992105"/>
    <w:rsid w:val="0099224B"/>
    <w:rsid w:val="0099409A"/>
    <w:rsid w:val="0099468C"/>
    <w:rsid w:val="009A0B1C"/>
    <w:rsid w:val="009A1C49"/>
    <w:rsid w:val="009A3433"/>
    <w:rsid w:val="009A3A42"/>
    <w:rsid w:val="009A45E0"/>
    <w:rsid w:val="009A50EF"/>
    <w:rsid w:val="009A5344"/>
    <w:rsid w:val="009B4B78"/>
    <w:rsid w:val="009B5EE6"/>
    <w:rsid w:val="009B64D2"/>
    <w:rsid w:val="009B757C"/>
    <w:rsid w:val="009C11CE"/>
    <w:rsid w:val="009C120B"/>
    <w:rsid w:val="009C2329"/>
    <w:rsid w:val="009C25F7"/>
    <w:rsid w:val="009C3ECB"/>
    <w:rsid w:val="009C40A2"/>
    <w:rsid w:val="009C5152"/>
    <w:rsid w:val="009C5760"/>
    <w:rsid w:val="009C64B5"/>
    <w:rsid w:val="009C6C83"/>
    <w:rsid w:val="009C77D7"/>
    <w:rsid w:val="009D104E"/>
    <w:rsid w:val="009D35C6"/>
    <w:rsid w:val="009D4F91"/>
    <w:rsid w:val="009D7502"/>
    <w:rsid w:val="009E0C56"/>
    <w:rsid w:val="009E420E"/>
    <w:rsid w:val="009E6FE0"/>
    <w:rsid w:val="009E788F"/>
    <w:rsid w:val="009F0085"/>
    <w:rsid w:val="009F11A9"/>
    <w:rsid w:val="009F11BB"/>
    <w:rsid w:val="009F11D8"/>
    <w:rsid w:val="009F1B6B"/>
    <w:rsid w:val="009F4A66"/>
    <w:rsid w:val="009F4C66"/>
    <w:rsid w:val="009F5B1B"/>
    <w:rsid w:val="009F7665"/>
    <w:rsid w:val="00A0162B"/>
    <w:rsid w:val="00A01AEF"/>
    <w:rsid w:val="00A028A6"/>
    <w:rsid w:val="00A050FB"/>
    <w:rsid w:val="00A05EFB"/>
    <w:rsid w:val="00A068C0"/>
    <w:rsid w:val="00A1043E"/>
    <w:rsid w:val="00A13BB9"/>
    <w:rsid w:val="00A1660B"/>
    <w:rsid w:val="00A16A18"/>
    <w:rsid w:val="00A17123"/>
    <w:rsid w:val="00A207CA"/>
    <w:rsid w:val="00A23B0F"/>
    <w:rsid w:val="00A24884"/>
    <w:rsid w:val="00A255FB"/>
    <w:rsid w:val="00A30AB1"/>
    <w:rsid w:val="00A30BED"/>
    <w:rsid w:val="00A31812"/>
    <w:rsid w:val="00A32D70"/>
    <w:rsid w:val="00A36F48"/>
    <w:rsid w:val="00A37599"/>
    <w:rsid w:val="00A37E5D"/>
    <w:rsid w:val="00A42FCE"/>
    <w:rsid w:val="00A43043"/>
    <w:rsid w:val="00A43D13"/>
    <w:rsid w:val="00A446A0"/>
    <w:rsid w:val="00A45EFE"/>
    <w:rsid w:val="00A533BE"/>
    <w:rsid w:val="00A56486"/>
    <w:rsid w:val="00A601CF"/>
    <w:rsid w:val="00A60F1D"/>
    <w:rsid w:val="00A65FE8"/>
    <w:rsid w:val="00A6606F"/>
    <w:rsid w:val="00A67688"/>
    <w:rsid w:val="00A70276"/>
    <w:rsid w:val="00A708B4"/>
    <w:rsid w:val="00A70D39"/>
    <w:rsid w:val="00A71344"/>
    <w:rsid w:val="00A72463"/>
    <w:rsid w:val="00A73AC9"/>
    <w:rsid w:val="00A73BA6"/>
    <w:rsid w:val="00A74168"/>
    <w:rsid w:val="00A758AA"/>
    <w:rsid w:val="00A831B8"/>
    <w:rsid w:val="00A86DDB"/>
    <w:rsid w:val="00A90830"/>
    <w:rsid w:val="00A92FEB"/>
    <w:rsid w:val="00A9376D"/>
    <w:rsid w:val="00A947C0"/>
    <w:rsid w:val="00A94996"/>
    <w:rsid w:val="00AA04E7"/>
    <w:rsid w:val="00AA5ECE"/>
    <w:rsid w:val="00AB025F"/>
    <w:rsid w:val="00AB3291"/>
    <w:rsid w:val="00AB41DD"/>
    <w:rsid w:val="00AB6FA4"/>
    <w:rsid w:val="00AB7591"/>
    <w:rsid w:val="00AC11AD"/>
    <w:rsid w:val="00AC2180"/>
    <w:rsid w:val="00AC3D98"/>
    <w:rsid w:val="00AC4FA3"/>
    <w:rsid w:val="00AC5A27"/>
    <w:rsid w:val="00AC620B"/>
    <w:rsid w:val="00AC6C10"/>
    <w:rsid w:val="00AC75BD"/>
    <w:rsid w:val="00AD172A"/>
    <w:rsid w:val="00AD1E1F"/>
    <w:rsid w:val="00AD4C08"/>
    <w:rsid w:val="00AD52E5"/>
    <w:rsid w:val="00AE1C06"/>
    <w:rsid w:val="00AE1D02"/>
    <w:rsid w:val="00AE1D46"/>
    <w:rsid w:val="00AE1D71"/>
    <w:rsid w:val="00AE2BD4"/>
    <w:rsid w:val="00AE39A1"/>
    <w:rsid w:val="00AE3D72"/>
    <w:rsid w:val="00AE61E3"/>
    <w:rsid w:val="00AE6AAC"/>
    <w:rsid w:val="00AE6E80"/>
    <w:rsid w:val="00AF0558"/>
    <w:rsid w:val="00AF28B4"/>
    <w:rsid w:val="00AF2F01"/>
    <w:rsid w:val="00AF353B"/>
    <w:rsid w:val="00AF5FAA"/>
    <w:rsid w:val="00B0018A"/>
    <w:rsid w:val="00B00BA7"/>
    <w:rsid w:val="00B01683"/>
    <w:rsid w:val="00B02938"/>
    <w:rsid w:val="00B03819"/>
    <w:rsid w:val="00B049FD"/>
    <w:rsid w:val="00B04B28"/>
    <w:rsid w:val="00B05FA4"/>
    <w:rsid w:val="00B11C8F"/>
    <w:rsid w:val="00B11F0B"/>
    <w:rsid w:val="00B12D5A"/>
    <w:rsid w:val="00B14144"/>
    <w:rsid w:val="00B15644"/>
    <w:rsid w:val="00B15E19"/>
    <w:rsid w:val="00B1702E"/>
    <w:rsid w:val="00B2063C"/>
    <w:rsid w:val="00B2253F"/>
    <w:rsid w:val="00B2368A"/>
    <w:rsid w:val="00B24EEF"/>
    <w:rsid w:val="00B268DA"/>
    <w:rsid w:val="00B26A29"/>
    <w:rsid w:val="00B272F7"/>
    <w:rsid w:val="00B276BD"/>
    <w:rsid w:val="00B3067A"/>
    <w:rsid w:val="00B30CD1"/>
    <w:rsid w:val="00B37143"/>
    <w:rsid w:val="00B406A7"/>
    <w:rsid w:val="00B40DCA"/>
    <w:rsid w:val="00B41713"/>
    <w:rsid w:val="00B43E9C"/>
    <w:rsid w:val="00B441F6"/>
    <w:rsid w:val="00B447A9"/>
    <w:rsid w:val="00B47CB5"/>
    <w:rsid w:val="00B5471E"/>
    <w:rsid w:val="00B54750"/>
    <w:rsid w:val="00B607DF"/>
    <w:rsid w:val="00B629E6"/>
    <w:rsid w:val="00B63828"/>
    <w:rsid w:val="00B63B2A"/>
    <w:rsid w:val="00B67DC5"/>
    <w:rsid w:val="00B67F5D"/>
    <w:rsid w:val="00B70213"/>
    <w:rsid w:val="00B70F80"/>
    <w:rsid w:val="00B72196"/>
    <w:rsid w:val="00B73217"/>
    <w:rsid w:val="00B73C4C"/>
    <w:rsid w:val="00B7570D"/>
    <w:rsid w:val="00B76415"/>
    <w:rsid w:val="00B80CBE"/>
    <w:rsid w:val="00B80FF6"/>
    <w:rsid w:val="00B8294D"/>
    <w:rsid w:val="00B84395"/>
    <w:rsid w:val="00B84AFF"/>
    <w:rsid w:val="00B86302"/>
    <w:rsid w:val="00B873CD"/>
    <w:rsid w:val="00B87AFF"/>
    <w:rsid w:val="00B87C73"/>
    <w:rsid w:val="00B91C89"/>
    <w:rsid w:val="00B91E7E"/>
    <w:rsid w:val="00B92E7E"/>
    <w:rsid w:val="00B9333B"/>
    <w:rsid w:val="00B96D74"/>
    <w:rsid w:val="00BA1160"/>
    <w:rsid w:val="00BA26BC"/>
    <w:rsid w:val="00BA4045"/>
    <w:rsid w:val="00BA6979"/>
    <w:rsid w:val="00BA6C82"/>
    <w:rsid w:val="00BB0742"/>
    <w:rsid w:val="00BB117E"/>
    <w:rsid w:val="00BB2AB0"/>
    <w:rsid w:val="00BB3822"/>
    <w:rsid w:val="00BB5FCE"/>
    <w:rsid w:val="00BC39A6"/>
    <w:rsid w:val="00BC4BC5"/>
    <w:rsid w:val="00BC7003"/>
    <w:rsid w:val="00BC790F"/>
    <w:rsid w:val="00BC7E77"/>
    <w:rsid w:val="00BD0D30"/>
    <w:rsid w:val="00BD31C6"/>
    <w:rsid w:val="00BD3F9F"/>
    <w:rsid w:val="00BD47B8"/>
    <w:rsid w:val="00BD6CA0"/>
    <w:rsid w:val="00BD72DF"/>
    <w:rsid w:val="00BD74E7"/>
    <w:rsid w:val="00BE13A9"/>
    <w:rsid w:val="00BE13AD"/>
    <w:rsid w:val="00BE15DC"/>
    <w:rsid w:val="00BE16F4"/>
    <w:rsid w:val="00BE18CC"/>
    <w:rsid w:val="00BE33DE"/>
    <w:rsid w:val="00BE4244"/>
    <w:rsid w:val="00BE7463"/>
    <w:rsid w:val="00BE7F4F"/>
    <w:rsid w:val="00BF09F9"/>
    <w:rsid w:val="00BF0DE8"/>
    <w:rsid w:val="00BF23EA"/>
    <w:rsid w:val="00BF3300"/>
    <w:rsid w:val="00BF4E7C"/>
    <w:rsid w:val="00BF7B68"/>
    <w:rsid w:val="00C032E6"/>
    <w:rsid w:val="00C03372"/>
    <w:rsid w:val="00C043E2"/>
    <w:rsid w:val="00C05002"/>
    <w:rsid w:val="00C12973"/>
    <w:rsid w:val="00C13504"/>
    <w:rsid w:val="00C1439D"/>
    <w:rsid w:val="00C167F2"/>
    <w:rsid w:val="00C21681"/>
    <w:rsid w:val="00C218EF"/>
    <w:rsid w:val="00C2750D"/>
    <w:rsid w:val="00C3113B"/>
    <w:rsid w:val="00C31ADF"/>
    <w:rsid w:val="00C32EBD"/>
    <w:rsid w:val="00C3349B"/>
    <w:rsid w:val="00C3408D"/>
    <w:rsid w:val="00C34170"/>
    <w:rsid w:val="00C34CA4"/>
    <w:rsid w:val="00C37078"/>
    <w:rsid w:val="00C3779C"/>
    <w:rsid w:val="00C41FEB"/>
    <w:rsid w:val="00C4240A"/>
    <w:rsid w:val="00C474F5"/>
    <w:rsid w:val="00C50DB0"/>
    <w:rsid w:val="00C51047"/>
    <w:rsid w:val="00C51A5F"/>
    <w:rsid w:val="00C5435D"/>
    <w:rsid w:val="00C5513B"/>
    <w:rsid w:val="00C55AEA"/>
    <w:rsid w:val="00C57756"/>
    <w:rsid w:val="00C57E3A"/>
    <w:rsid w:val="00C60857"/>
    <w:rsid w:val="00C64152"/>
    <w:rsid w:val="00C67696"/>
    <w:rsid w:val="00C67EBF"/>
    <w:rsid w:val="00C712DA"/>
    <w:rsid w:val="00C72E73"/>
    <w:rsid w:val="00C73DDC"/>
    <w:rsid w:val="00C75212"/>
    <w:rsid w:val="00C75C83"/>
    <w:rsid w:val="00C75E9D"/>
    <w:rsid w:val="00C76C16"/>
    <w:rsid w:val="00C7713A"/>
    <w:rsid w:val="00C77BE1"/>
    <w:rsid w:val="00C8182D"/>
    <w:rsid w:val="00C83563"/>
    <w:rsid w:val="00C86CCE"/>
    <w:rsid w:val="00C87588"/>
    <w:rsid w:val="00C87846"/>
    <w:rsid w:val="00C879BD"/>
    <w:rsid w:val="00C92CB8"/>
    <w:rsid w:val="00C932DD"/>
    <w:rsid w:val="00C93A0C"/>
    <w:rsid w:val="00C94930"/>
    <w:rsid w:val="00C96878"/>
    <w:rsid w:val="00CA128D"/>
    <w:rsid w:val="00CA4BA9"/>
    <w:rsid w:val="00CA5777"/>
    <w:rsid w:val="00CA58CB"/>
    <w:rsid w:val="00CA69F0"/>
    <w:rsid w:val="00CB65DD"/>
    <w:rsid w:val="00CB744B"/>
    <w:rsid w:val="00CC0B42"/>
    <w:rsid w:val="00CC1D4A"/>
    <w:rsid w:val="00CC4BF7"/>
    <w:rsid w:val="00CC4D50"/>
    <w:rsid w:val="00CC500D"/>
    <w:rsid w:val="00CC785F"/>
    <w:rsid w:val="00CD015B"/>
    <w:rsid w:val="00CD126D"/>
    <w:rsid w:val="00CD15D0"/>
    <w:rsid w:val="00CD3192"/>
    <w:rsid w:val="00CD37FA"/>
    <w:rsid w:val="00CD4A81"/>
    <w:rsid w:val="00CD4DC8"/>
    <w:rsid w:val="00CD5931"/>
    <w:rsid w:val="00CD69D9"/>
    <w:rsid w:val="00CE010B"/>
    <w:rsid w:val="00CE0EF9"/>
    <w:rsid w:val="00CE0F72"/>
    <w:rsid w:val="00CE177E"/>
    <w:rsid w:val="00CE3C01"/>
    <w:rsid w:val="00CE4FFE"/>
    <w:rsid w:val="00CE572C"/>
    <w:rsid w:val="00CE6565"/>
    <w:rsid w:val="00CE7B90"/>
    <w:rsid w:val="00CF4448"/>
    <w:rsid w:val="00CF56CF"/>
    <w:rsid w:val="00CF5A00"/>
    <w:rsid w:val="00CF7725"/>
    <w:rsid w:val="00D038E7"/>
    <w:rsid w:val="00D06178"/>
    <w:rsid w:val="00D06FF1"/>
    <w:rsid w:val="00D075E7"/>
    <w:rsid w:val="00D10511"/>
    <w:rsid w:val="00D10EEA"/>
    <w:rsid w:val="00D11106"/>
    <w:rsid w:val="00D113B8"/>
    <w:rsid w:val="00D143AC"/>
    <w:rsid w:val="00D14B58"/>
    <w:rsid w:val="00D15B5A"/>
    <w:rsid w:val="00D1744C"/>
    <w:rsid w:val="00D175DE"/>
    <w:rsid w:val="00D20322"/>
    <w:rsid w:val="00D242A3"/>
    <w:rsid w:val="00D24A88"/>
    <w:rsid w:val="00D251C2"/>
    <w:rsid w:val="00D25DFB"/>
    <w:rsid w:val="00D25FA8"/>
    <w:rsid w:val="00D27C50"/>
    <w:rsid w:val="00D327C2"/>
    <w:rsid w:val="00D36F55"/>
    <w:rsid w:val="00D40F0F"/>
    <w:rsid w:val="00D42437"/>
    <w:rsid w:val="00D42487"/>
    <w:rsid w:val="00D4280C"/>
    <w:rsid w:val="00D4333A"/>
    <w:rsid w:val="00D437F2"/>
    <w:rsid w:val="00D46B95"/>
    <w:rsid w:val="00D4788A"/>
    <w:rsid w:val="00D509C7"/>
    <w:rsid w:val="00D50D81"/>
    <w:rsid w:val="00D52239"/>
    <w:rsid w:val="00D528A6"/>
    <w:rsid w:val="00D52D70"/>
    <w:rsid w:val="00D54AF5"/>
    <w:rsid w:val="00D55593"/>
    <w:rsid w:val="00D57BE8"/>
    <w:rsid w:val="00D6091E"/>
    <w:rsid w:val="00D63AD0"/>
    <w:rsid w:val="00D63DCE"/>
    <w:rsid w:val="00D66DDE"/>
    <w:rsid w:val="00D67093"/>
    <w:rsid w:val="00D67467"/>
    <w:rsid w:val="00D67790"/>
    <w:rsid w:val="00D6779A"/>
    <w:rsid w:val="00D70F55"/>
    <w:rsid w:val="00D716A8"/>
    <w:rsid w:val="00D722F5"/>
    <w:rsid w:val="00D733CD"/>
    <w:rsid w:val="00D75A25"/>
    <w:rsid w:val="00D75B80"/>
    <w:rsid w:val="00D8013E"/>
    <w:rsid w:val="00D81EF2"/>
    <w:rsid w:val="00D83EC4"/>
    <w:rsid w:val="00D84234"/>
    <w:rsid w:val="00D84B90"/>
    <w:rsid w:val="00D874D5"/>
    <w:rsid w:val="00D87D86"/>
    <w:rsid w:val="00D90806"/>
    <w:rsid w:val="00D91F26"/>
    <w:rsid w:val="00D94663"/>
    <w:rsid w:val="00D9524F"/>
    <w:rsid w:val="00D95A35"/>
    <w:rsid w:val="00D95AB2"/>
    <w:rsid w:val="00D96231"/>
    <w:rsid w:val="00D96A4B"/>
    <w:rsid w:val="00DA0150"/>
    <w:rsid w:val="00DA08A5"/>
    <w:rsid w:val="00DA1B61"/>
    <w:rsid w:val="00DA1E09"/>
    <w:rsid w:val="00DA20E4"/>
    <w:rsid w:val="00DA2EAD"/>
    <w:rsid w:val="00DA31C1"/>
    <w:rsid w:val="00DA49A2"/>
    <w:rsid w:val="00DB1D6D"/>
    <w:rsid w:val="00DB38E2"/>
    <w:rsid w:val="00DB49E3"/>
    <w:rsid w:val="00DC39EC"/>
    <w:rsid w:val="00DC3A85"/>
    <w:rsid w:val="00DC75A7"/>
    <w:rsid w:val="00DC7C8A"/>
    <w:rsid w:val="00DD0265"/>
    <w:rsid w:val="00DD4D5A"/>
    <w:rsid w:val="00DD53C8"/>
    <w:rsid w:val="00DD631A"/>
    <w:rsid w:val="00DD676F"/>
    <w:rsid w:val="00DE2BB6"/>
    <w:rsid w:val="00DE30E8"/>
    <w:rsid w:val="00DE38B3"/>
    <w:rsid w:val="00DE4DF8"/>
    <w:rsid w:val="00DE6CAB"/>
    <w:rsid w:val="00DE705B"/>
    <w:rsid w:val="00DE7915"/>
    <w:rsid w:val="00DF09C0"/>
    <w:rsid w:val="00DF4851"/>
    <w:rsid w:val="00DF63D2"/>
    <w:rsid w:val="00DF6639"/>
    <w:rsid w:val="00DF7AB0"/>
    <w:rsid w:val="00E01EC8"/>
    <w:rsid w:val="00E02FFC"/>
    <w:rsid w:val="00E04163"/>
    <w:rsid w:val="00E05D11"/>
    <w:rsid w:val="00E06281"/>
    <w:rsid w:val="00E0720C"/>
    <w:rsid w:val="00E113BA"/>
    <w:rsid w:val="00E11E0A"/>
    <w:rsid w:val="00E1203E"/>
    <w:rsid w:val="00E15694"/>
    <w:rsid w:val="00E162C6"/>
    <w:rsid w:val="00E168D3"/>
    <w:rsid w:val="00E16ED7"/>
    <w:rsid w:val="00E17521"/>
    <w:rsid w:val="00E2026E"/>
    <w:rsid w:val="00E20285"/>
    <w:rsid w:val="00E20CCD"/>
    <w:rsid w:val="00E21B63"/>
    <w:rsid w:val="00E22D28"/>
    <w:rsid w:val="00E23FA5"/>
    <w:rsid w:val="00E25066"/>
    <w:rsid w:val="00E26A78"/>
    <w:rsid w:val="00E26E8E"/>
    <w:rsid w:val="00E27FF3"/>
    <w:rsid w:val="00E309CC"/>
    <w:rsid w:val="00E31ACA"/>
    <w:rsid w:val="00E31B77"/>
    <w:rsid w:val="00E3344D"/>
    <w:rsid w:val="00E35B42"/>
    <w:rsid w:val="00E372A3"/>
    <w:rsid w:val="00E37FC5"/>
    <w:rsid w:val="00E42686"/>
    <w:rsid w:val="00E42CA8"/>
    <w:rsid w:val="00E44170"/>
    <w:rsid w:val="00E454D4"/>
    <w:rsid w:val="00E45785"/>
    <w:rsid w:val="00E46D9C"/>
    <w:rsid w:val="00E47738"/>
    <w:rsid w:val="00E477F8"/>
    <w:rsid w:val="00E50007"/>
    <w:rsid w:val="00E5041A"/>
    <w:rsid w:val="00E507E8"/>
    <w:rsid w:val="00E517C9"/>
    <w:rsid w:val="00E53B0E"/>
    <w:rsid w:val="00E55908"/>
    <w:rsid w:val="00E5798C"/>
    <w:rsid w:val="00E60C7C"/>
    <w:rsid w:val="00E61E97"/>
    <w:rsid w:val="00E62429"/>
    <w:rsid w:val="00E6664A"/>
    <w:rsid w:val="00E6762F"/>
    <w:rsid w:val="00E707F9"/>
    <w:rsid w:val="00E7248F"/>
    <w:rsid w:val="00E7399F"/>
    <w:rsid w:val="00E74087"/>
    <w:rsid w:val="00E75C33"/>
    <w:rsid w:val="00E76597"/>
    <w:rsid w:val="00E76DE3"/>
    <w:rsid w:val="00E770D7"/>
    <w:rsid w:val="00E8083B"/>
    <w:rsid w:val="00E81F4B"/>
    <w:rsid w:val="00E838B3"/>
    <w:rsid w:val="00E85013"/>
    <w:rsid w:val="00E85F31"/>
    <w:rsid w:val="00E8643C"/>
    <w:rsid w:val="00E87168"/>
    <w:rsid w:val="00E9018D"/>
    <w:rsid w:val="00E90D09"/>
    <w:rsid w:val="00E9234F"/>
    <w:rsid w:val="00E92843"/>
    <w:rsid w:val="00E93264"/>
    <w:rsid w:val="00E934D2"/>
    <w:rsid w:val="00E9666D"/>
    <w:rsid w:val="00EA2B38"/>
    <w:rsid w:val="00EB1BFE"/>
    <w:rsid w:val="00EB20A9"/>
    <w:rsid w:val="00EB4DE9"/>
    <w:rsid w:val="00EC19A5"/>
    <w:rsid w:val="00EC1A40"/>
    <w:rsid w:val="00EC5B1A"/>
    <w:rsid w:val="00EC79FD"/>
    <w:rsid w:val="00ED1853"/>
    <w:rsid w:val="00ED1BBA"/>
    <w:rsid w:val="00ED258E"/>
    <w:rsid w:val="00ED25B1"/>
    <w:rsid w:val="00ED2A52"/>
    <w:rsid w:val="00ED5269"/>
    <w:rsid w:val="00ED59D4"/>
    <w:rsid w:val="00ED70FA"/>
    <w:rsid w:val="00ED7509"/>
    <w:rsid w:val="00ED7C9A"/>
    <w:rsid w:val="00EE2F37"/>
    <w:rsid w:val="00EE35E5"/>
    <w:rsid w:val="00EE4369"/>
    <w:rsid w:val="00EE6ED4"/>
    <w:rsid w:val="00EE79F7"/>
    <w:rsid w:val="00EF0361"/>
    <w:rsid w:val="00EF1F4F"/>
    <w:rsid w:val="00EF2B94"/>
    <w:rsid w:val="00EF52C9"/>
    <w:rsid w:val="00EF7D4B"/>
    <w:rsid w:val="00F00ACA"/>
    <w:rsid w:val="00F00C44"/>
    <w:rsid w:val="00F029FD"/>
    <w:rsid w:val="00F038B4"/>
    <w:rsid w:val="00F042F2"/>
    <w:rsid w:val="00F059B8"/>
    <w:rsid w:val="00F1162E"/>
    <w:rsid w:val="00F116BB"/>
    <w:rsid w:val="00F11F4A"/>
    <w:rsid w:val="00F138EC"/>
    <w:rsid w:val="00F14732"/>
    <w:rsid w:val="00F16FF9"/>
    <w:rsid w:val="00F21E15"/>
    <w:rsid w:val="00F21E2C"/>
    <w:rsid w:val="00F24B67"/>
    <w:rsid w:val="00F24DCA"/>
    <w:rsid w:val="00F250EC"/>
    <w:rsid w:val="00F26D78"/>
    <w:rsid w:val="00F304D2"/>
    <w:rsid w:val="00F30818"/>
    <w:rsid w:val="00F318DF"/>
    <w:rsid w:val="00F35430"/>
    <w:rsid w:val="00F35E82"/>
    <w:rsid w:val="00F36B18"/>
    <w:rsid w:val="00F40358"/>
    <w:rsid w:val="00F41C83"/>
    <w:rsid w:val="00F42037"/>
    <w:rsid w:val="00F4362A"/>
    <w:rsid w:val="00F4386D"/>
    <w:rsid w:val="00F50B3E"/>
    <w:rsid w:val="00F53200"/>
    <w:rsid w:val="00F54D9D"/>
    <w:rsid w:val="00F6330A"/>
    <w:rsid w:val="00F634EB"/>
    <w:rsid w:val="00F64E40"/>
    <w:rsid w:val="00F7029B"/>
    <w:rsid w:val="00F70E8C"/>
    <w:rsid w:val="00F713D0"/>
    <w:rsid w:val="00F719C8"/>
    <w:rsid w:val="00F729F0"/>
    <w:rsid w:val="00F751EA"/>
    <w:rsid w:val="00F76922"/>
    <w:rsid w:val="00F7765D"/>
    <w:rsid w:val="00F810E5"/>
    <w:rsid w:val="00F81B11"/>
    <w:rsid w:val="00F84B04"/>
    <w:rsid w:val="00F8675F"/>
    <w:rsid w:val="00F86BBF"/>
    <w:rsid w:val="00F91CF6"/>
    <w:rsid w:val="00F927D9"/>
    <w:rsid w:val="00F9358B"/>
    <w:rsid w:val="00F948E9"/>
    <w:rsid w:val="00F949E6"/>
    <w:rsid w:val="00F95FC3"/>
    <w:rsid w:val="00F96108"/>
    <w:rsid w:val="00F9624D"/>
    <w:rsid w:val="00F96690"/>
    <w:rsid w:val="00F96951"/>
    <w:rsid w:val="00F96AE3"/>
    <w:rsid w:val="00F96EB2"/>
    <w:rsid w:val="00F96FE2"/>
    <w:rsid w:val="00FA0305"/>
    <w:rsid w:val="00FA06D3"/>
    <w:rsid w:val="00FA2118"/>
    <w:rsid w:val="00FA5E47"/>
    <w:rsid w:val="00FA644C"/>
    <w:rsid w:val="00FB05F5"/>
    <w:rsid w:val="00FB2AB2"/>
    <w:rsid w:val="00FB4DCA"/>
    <w:rsid w:val="00FB5ECC"/>
    <w:rsid w:val="00FC0EC4"/>
    <w:rsid w:val="00FC1CAF"/>
    <w:rsid w:val="00FC2B56"/>
    <w:rsid w:val="00FC2C53"/>
    <w:rsid w:val="00FC367C"/>
    <w:rsid w:val="00FC4CA6"/>
    <w:rsid w:val="00FC4E71"/>
    <w:rsid w:val="00FD25AD"/>
    <w:rsid w:val="00FD322B"/>
    <w:rsid w:val="00FD349D"/>
    <w:rsid w:val="00FD473F"/>
    <w:rsid w:val="00FD4B1A"/>
    <w:rsid w:val="00FD4D12"/>
    <w:rsid w:val="00FD4E77"/>
    <w:rsid w:val="00FE1709"/>
    <w:rsid w:val="00FE22A1"/>
    <w:rsid w:val="00FE32AA"/>
    <w:rsid w:val="00FE4AE3"/>
    <w:rsid w:val="00FE4C5C"/>
    <w:rsid w:val="00FE52B8"/>
    <w:rsid w:val="00FE65B7"/>
    <w:rsid w:val="00FE6F8F"/>
    <w:rsid w:val="00FF0EC4"/>
    <w:rsid w:val="00FF3341"/>
    <w:rsid w:val="00FF3736"/>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580F0763"/>
  <w15:chartTrackingRefBased/>
  <w15:docId w15:val="{A4050532-A77A-FE42-B5F6-495245BA1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73AC9"/>
    <w:pPr>
      <w:spacing w:before="100" w:beforeAutospacing="1" w:after="100" w:afterAutospacing="1"/>
    </w:pPr>
    <w:rPr>
      <w:rFonts w:eastAsia="Times New Roman"/>
      <w:lang w:val="en-SE" w:eastAsia="en-GB"/>
    </w:rPr>
  </w:style>
  <w:style w:type="character" w:styleId="Hyperlink">
    <w:name w:val="Hyperlink"/>
    <w:basedOn w:val="DefaultParagraphFont"/>
    <w:uiPriority w:val="99"/>
    <w:semiHidden/>
    <w:qFormat/>
    <w:rsid w:val="00CB744B"/>
    <w:rPr>
      <w:color w:val="0000FF"/>
      <w:u w:val="single"/>
    </w:rPr>
  </w:style>
  <w:style w:type="character" w:styleId="UnresolvedMention">
    <w:name w:val="Unresolved Mention"/>
    <w:basedOn w:val="DefaultParagraphFont"/>
    <w:uiPriority w:val="99"/>
    <w:semiHidden/>
    <w:unhideWhenUsed/>
    <w:rsid w:val="00CB744B"/>
    <w:rPr>
      <w:color w:val="605E5C"/>
      <w:shd w:val="clear" w:color="auto" w:fill="E1DFDD"/>
    </w:rPr>
  </w:style>
  <w:style w:type="paragraph" w:styleId="Header">
    <w:name w:val="header"/>
    <w:basedOn w:val="Normal"/>
    <w:link w:val="HeaderChar"/>
    <w:uiPriority w:val="99"/>
    <w:unhideWhenUsed/>
    <w:rsid w:val="00807D3F"/>
    <w:pPr>
      <w:tabs>
        <w:tab w:val="center" w:pos="4513"/>
        <w:tab w:val="right" w:pos="9026"/>
      </w:tabs>
    </w:pPr>
  </w:style>
  <w:style w:type="character" w:customStyle="1" w:styleId="HeaderChar">
    <w:name w:val="Header Char"/>
    <w:basedOn w:val="DefaultParagraphFont"/>
    <w:link w:val="Header"/>
    <w:uiPriority w:val="99"/>
    <w:rsid w:val="00807D3F"/>
    <w:rPr>
      <w:lang w:val="en-GB"/>
    </w:rPr>
  </w:style>
  <w:style w:type="paragraph" w:styleId="Footer">
    <w:name w:val="footer"/>
    <w:basedOn w:val="Normal"/>
    <w:link w:val="FooterChar"/>
    <w:uiPriority w:val="99"/>
    <w:unhideWhenUsed/>
    <w:rsid w:val="00807D3F"/>
    <w:pPr>
      <w:tabs>
        <w:tab w:val="center" w:pos="4513"/>
        <w:tab w:val="right" w:pos="9026"/>
      </w:tabs>
    </w:pPr>
  </w:style>
  <w:style w:type="character" w:customStyle="1" w:styleId="FooterChar">
    <w:name w:val="Footer Char"/>
    <w:basedOn w:val="DefaultParagraphFont"/>
    <w:link w:val="Footer"/>
    <w:uiPriority w:val="99"/>
    <w:rsid w:val="00807D3F"/>
    <w:rPr>
      <w:lang w:val="en-GB"/>
    </w:rPr>
  </w:style>
  <w:style w:type="character" w:styleId="CommentReference">
    <w:name w:val="annotation reference"/>
    <w:basedOn w:val="DefaultParagraphFont"/>
    <w:uiPriority w:val="99"/>
    <w:semiHidden/>
    <w:unhideWhenUsed/>
    <w:rsid w:val="00807D3F"/>
    <w:rPr>
      <w:sz w:val="16"/>
      <w:szCs w:val="16"/>
    </w:rPr>
  </w:style>
  <w:style w:type="paragraph" w:styleId="CommentText">
    <w:name w:val="annotation text"/>
    <w:basedOn w:val="Normal"/>
    <w:link w:val="CommentTextChar"/>
    <w:uiPriority w:val="99"/>
    <w:semiHidden/>
    <w:unhideWhenUsed/>
    <w:rsid w:val="00807D3F"/>
    <w:rPr>
      <w:sz w:val="20"/>
      <w:szCs w:val="20"/>
    </w:rPr>
  </w:style>
  <w:style w:type="character" w:customStyle="1" w:styleId="CommentTextChar">
    <w:name w:val="Comment Text Char"/>
    <w:basedOn w:val="DefaultParagraphFont"/>
    <w:link w:val="CommentText"/>
    <w:uiPriority w:val="99"/>
    <w:semiHidden/>
    <w:rsid w:val="00807D3F"/>
    <w:rPr>
      <w:sz w:val="20"/>
      <w:szCs w:val="20"/>
      <w:lang w:val="en-GB"/>
    </w:rPr>
  </w:style>
  <w:style w:type="paragraph" w:styleId="CommentSubject">
    <w:name w:val="annotation subject"/>
    <w:basedOn w:val="CommentText"/>
    <w:next w:val="CommentText"/>
    <w:link w:val="CommentSubjectChar"/>
    <w:uiPriority w:val="99"/>
    <w:semiHidden/>
    <w:unhideWhenUsed/>
    <w:rsid w:val="00807D3F"/>
    <w:rPr>
      <w:b/>
      <w:bCs/>
    </w:rPr>
  </w:style>
  <w:style w:type="character" w:customStyle="1" w:styleId="CommentSubjectChar">
    <w:name w:val="Comment Subject Char"/>
    <w:basedOn w:val="CommentTextChar"/>
    <w:link w:val="CommentSubject"/>
    <w:uiPriority w:val="99"/>
    <w:semiHidden/>
    <w:rsid w:val="00807D3F"/>
    <w:rPr>
      <w:b/>
      <w:bCs/>
      <w:sz w:val="20"/>
      <w:szCs w:val="20"/>
      <w:lang w:val="en-GB"/>
    </w:rPr>
  </w:style>
  <w:style w:type="character" w:styleId="FollowedHyperlink">
    <w:name w:val="FollowedHyperlink"/>
    <w:basedOn w:val="DefaultParagraphFont"/>
    <w:uiPriority w:val="99"/>
    <w:semiHidden/>
    <w:unhideWhenUsed/>
    <w:rsid w:val="00D87D86"/>
    <w:rPr>
      <w:color w:val="954F72" w:themeColor="followedHyperlink"/>
      <w:u w:val="single"/>
    </w:rPr>
  </w:style>
  <w:style w:type="character" w:styleId="PlaceholderText">
    <w:name w:val="Placeholder Text"/>
    <w:basedOn w:val="DefaultParagraphFont"/>
    <w:uiPriority w:val="99"/>
    <w:semiHidden/>
    <w:rsid w:val="007D43EC"/>
    <w:rPr>
      <w:color w:val="808080"/>
    </w:rPr>
  </w:style>
  <w:style w:type="paragraph" w:styleId="Bibliography">
    <w:name w:val="Bibliography"/>
    <w:basedOn w:val="Normal"/>
    <w:next w:val="Normal"/>
    <w:uiPriority w:val="37"/>
    <w:unhideWhenUsed/>
    <w:rsid w:val="00F1162E"/>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288208">
      <w:bodyDiv w:val="1"/>
      <w:marLeft w:val="0"/>
      <w:marRight w:val="0"/>
      <w:marTop w:val="0"/>
      <w:marBottom w:val="0"/>
      <w:divBdr>
        <w:top w:val="none" w:sz="0" w:space="0" w:color="auto"/>
        <w:left w:val="none" w:sz="0" w:space="0" w:color="auto"/>
        <w:bottom w:val="none" w:sz="0" w:space="0" w:color="auto"/>
        <w:right w:val="none" w:sz="0" w:space="0" w:color="auto"/>
      </w:divBdr>
    </w:div>
    <w:div w:id="197545755">
      <w:bodyDiv w:val="1"/>
      <w:marLeft w:val="0"/>
      <w:marRight w:val="0"/>
      <w:marTop w:val="0"/>
      <w:marBottom w:val="0"/>
      <w:divBdr>
        <w:top w:val="none" w:sz="0" w:space="0" w:color="auto"/>
        <w:left w:val="none" w:sz="0" w:space="0" w:color="auto"/>
        <w:bottom w:val="none" w:sz="0" w:space="0" w:color="auto"/>
        <w:right w:val="none" w:sz="0" w:space="0" w:color="auto"/>
      </w:divBdr>
    </w:div>
    <w:div w:id="249897400">
      <w:bodyDiv w:val="1"/>
      <w:marLeft w:val="0"/>
      <w:marRight w:val="0"/>
      <w:marTop w:val="0"/>
      <w:marBottom w:val="0"/>
      <w:divBdr>
        <w:top w:val="none" w:sz="0" w:space="0" w:color="auto"/>
        <w:left w:val="none" w:sz="0" w:space="0" w:color="auto"/>
        <w:bottom w:val="none" w:sz="0" w:space="0" w:color="auto"/>
        <w:right w:val="none" w:sz="0" w:space="0" w:color="auto"/>
      </w:divBdr>
    </w:div>
    <w:div w:id="691342963">
      <w:bodyDiv w:val="1"/>
      <w:marLeft w:val="0"/>
      <w:marRight w:val="0"/>
      <w:marTop w:val="0"/>
      <w:marBottom w:val="0"/>
      <w:divBdr>
        <w:top w:val="none" w:sz="0" w:space="0" w:color="auto"/>
        <w:left w:val="none" w:sz="0" w:space="0" w:color="auto"/>
        <w:bottom w:val="none" w:sz="0" w:space="0" w:color="auto"/>
        <w:right w:val="none" w:sz="0" w:space="0" w:color="auto"/>
      </w:divBdr>
    </w:div>
    <w:div w:id="729772622">
      <w:bodyDiv w:val="1"/>
      <w:marLeft w:val="0"/>
      <w:marRight w:val="0"/>
      <w:marTop w:val="0"/>
      <w:marBottom w:val="0"/>
      <w:divBdr>
        <w:top w:val="none" w:sz="0" w:space="0" w:color="auto"/>
        <w:left w:val="none" w:sz="0" w:space="0" w:color="auto"/>
        <w:bottom w:val="none" w:sz="0" w:space="0" w:color="auto"/>
        <w:right w:val="none" w:sz="0" w:space="0" w:color="auto"/>
      </w:divBdr>
    </w:div>
    <w:div w:id="777061697">
      <w:bodyDiv w:val="1"/>
      <w:marLeft w:val="0"/>
      <w:marRight w:val="0"/>
      <w:marTop w:val="0"/>
      <w:marBottom w:val="0"/>
      <w:divBdr>
        <w:top w:val="none" w:sz="0" w:space="0" w:color="auto"/>
        <w:left w:val="none" w:sz="0" w:space="0" w:color="auto"/>
        <w:bottom w:val="none" w:sz="0" w:space="0" w:color="auto"/>
        <w:right w:val="none" w:sz="0" w:space="0" w:color="auto"/>
      </w:divBdr>
    </w:div>
    <w:div w:id="916862881">
      <w:bodyDiv w:val="1"/>
      <w:marLeft w:val="0"/>
      <w:marRight w:val="0"/>
      <w:marTop w:val="0"/>
      <w:marBottom w:val="0"/>
      <w:divBdr>
        <w:top w:val="none" w:sz="0" w:space="0" w:color="auto"/>
        <w:left w:val="none" w:sz="0" w:space="0" w:color="auto"/>
        <w:bottom w:val="none" w:sz="0" w:space="0" w:color="auto"/>
        <w:right w:val="none" w:sz="0" w:space="0" w:color="auto"/>
      </w:divBdr>
    </w:div>
    <w:div w:id="959068257">
      <w:bodyDiv w:val="1"/>
      <w:marLeft w:val="0"/>
      <w:marRight w:val="0"/>
      <w:marTop w:val="0"/>
      <w:marBottom w:val="0"/>
      <w:divBdr>
        <w:top w:val="none" w:sz="0" w:space="0" w:color="auto"/>
        <w:left w:val="none" w:sz="0" w:space="0" w:color="auto"/>
        <w:bottom w:val="none" w:sz="0" w:space="0" w:color="auto"/>
        <w:right w:val="none" w:sz="0" w:space="0" w:color="auto"/>
      </w:divBdr>
    </w:div>
    <w:div w:id="1019698620">
      <w:bodyDiv w:val="1"/>
      <w:marLeft w:val="0"/>
      <w:marRight w:val="0"/>
      <w:marTop w:val="0"/>
      <w:marBottom w:val="0"/>
      <w:divBdr>
        <w:top w:val="none" w:sz="0" w:space="0" w:color="auto"/>
        <w:left w:val="none" w:sz="0" w:space="0" w:color="auto"/>
        <w:bottom w:val="none" w:sz="0" w:space="0" w:color="auto"/>
        <w:right w:val="none" w:sz="0" w:space="0" w:color="auto"/>
      </w:divBdr>
    </w:div>
    <w:div w:id="1363169000">
      <w:bodyDiv w:val="1"/>
      <w:marLeft w:val="0"/>
      <w:marRight w:val="0"/>
      <w:marTop w:val="0"/>
      <w:marBottom w:val="0"/>
      <w:divBdr>
        <w:top w:val="none" w:sz="0" w:space="0" w:color="auto"/>
        <w:left w:val="none" w:sz="0" w:space="0" w:color="auto"/>
        <w:bottom w:val="none" w:sz="0" w:space="0" w:color="auto"/>
        <w:right w:val="none" w:sz="0" w:space="0" w:color="auto"/>
      </w:divBdr>
    </w:div>
    <w:div w:id="1399137143">
      <w:bodyDiv w:val="1"/>
      <w:marLeft w:val="0"/>
      <w:marRight w:val="0"/>
      <w:marTop w:val="0"/>
      <w:marBottom w:val="0"/>
      <w:divBdr>
        <w:top w:val="none" w:sz="0" w:space="0" w:color="auto"/>
        <w:left w:val="none" w:sz="0" w:space="0" w:color="auto"/>
        <w:bottom w:val="none" w:sz="0" w:space="0" w:color="auto"/>
        <w:right w:val="none" w:sz="0" w:space="0" w:color="auto"/>
      </w:divBdr>
    </w:div>
    <w:div w:id="1552880385">
      <w:bodyDiv w:val="1"/>
      <w:marLeft w:val="0"/>
      <w:marRight w:val="0"/>
      <w:marTop w:val="0"/>
      <w:marBottom w:val="0"/>
      <w:divBdr>
        <w:top w:val="none" w:sz="0" w:space="0" w:color="auto"/>
        <w:left w:val="none" w:sz="0" w:space="0" w:color="auto"/>
        <w:bottom w:val="none" w:sz="0" w:space="0" w:color="auto"/>
        <w:right w:val="none" w:sz="0" w:space="0" w:color="auto"/>
      </w:divBdr>
    </w:div>
    <w:div w:id="1560827597">
      <w:bodyDiv w:val="1"/>
      <w:marLeft w:val="0"/>
      <w:marRight w:val="0"/>
      <w:marTop w:val="0"/>
      <w:marBottom w:val="0"/>
      <w:divBdr>
        <w:top w:val="none" w:sz="0" w:space="0" w:color="auto"/>
        <w:left w:val="none" w:sz="0" w:space="0" w:color="auto"/>
        <w:bottom w:val="none" w:sz="0" w:space="0" w:color="auto"/>
        <w:right w:val="none" w:sz="0" w:space="0" w:color="auto"/>
      </w:divBdr>
    </w:div>
    <w:div w:id="1615747395">
      <w:bodyDiv w:val="1"/>
      <w:marLeft w:val="0"/>
      <w:marRight w:val="0"/>
      <w:marTop w:val="0"/>
      <w:marBottom w:val="0"/>
      <w:divBdr>
        <w:top w:val="none" w:sz="0" w:space="0" w:color="auto"/>
        <w:left w:val="none" w:sz="0" w:space="0" w:color="auto"/>
        <w:bottom w:val="none" w:sz="0" w:space="0" w:color="auto"/>
        <w:right w:val="none" w:sz="0" w:space="0" w:color="auto"/>
      </w:divBdr>
    </w:div>
    <w:div w:id="1679572909">
      <w:bodyDiv w:val="1"/>
      <w:marLeft w:val="0"/>
      <w:marRight w:val="0"/>
      <w:marTop w:val="0"/>
      <w:marBottom w:val="0"/>
      <w:divBdr>
        <w:top w:val="none" w:sz="0" w:space="0" w:color="auto"/>
        <w:left w:val="none" w:sz="0" w:space="0" w:color="auto"/>
        <w:bottom w:val="none" w:sz="0" w:space="0" w:color="auto"/>
        <w:right w:val="none" w:sz="0" w:space="0" w:color="auto"/>
      </w:divBdr>
    </w:div>
    <w:div w:id="1740595523">
      <w:bodyDiv w:val="1"/>
      <w:marLeft w:val="0"/>
      <w:marRight w:val="0"/>
      <w:marTop w:val="0"/>
      <w:marBottom w:val="0"/>
      <w:divBdr>
        <w:top w:val="none" w:sz="0" w:space="0" w:color="auto"/>
        <w:left w:val="none" w:sz="0" w:space="0" w:color="auto"/>
        <w:bottom w:val="none" w:sz="0" w:space="0" w:color="auto"/>
        <w:right w:val="none" w:sz="0" w:space="0" w:color="auto"/>
      </w:divBdr>
    </w:div>
    <w:div w:id="1846359915">
      <w:bodyDiv w:val="1"/>
      <w:marLeft w:val="0"/>
      <w:marRight w:val="0"/>
      <w:marTop w:val="0"/>
      <w:marBottom w:val="0"/>
      <w:divBdr>
        <w:top w:val="none" w:sz="0" w:space="0" w:color="auto"/>
        <w:left w:val="none" w:sz="0" w:space="0" w:color="auto"/>
        <w:bottom w:val="none" w:sz="0" w:space="0" w:color="auto"/>
        <w:right w:val="none" w:sz="0" w:space="0" w:color="auto"/>
      </w:divBdr>
    </w:div>
    <w:div w:id="1950552017">
      <w:bodyDiv w:val="1"/>
      <w:marLeft w:val="0"/>
      <w:marRight w:val="0"/>
      <w:marTop w:val="0"/>
      <w:marBottom w:val="0"/>
      <w:divBdr>
        <w:top w:val="none" w:sz="0" w:space="0" w:color="auto"/>
        <w:left w:val="none" w:sz="0" w:space="0" w:color="auto"/>
        <w:bottom w:val="none" w:sz="0" w:space="0" w:color="auto"/>
        <w:right w:val="none" w:sz="0" w:space="0" w:color="auto"/>
      </w:divBdr>
    </w:div>
    <w:div w:id="2001107828">
      <w:bodyDiv w:val="1"/>
      <w:marLeft w:val="0"/>
      <w:marRight w:val="0"/>
      <w:marTop w:val="0"/>
      <w:marBottom w:val="0"/>
      <w:divBdr>
        <w:top w:val="none" w:sz="0" w:space="0" w:color="auto"/>
        <w:left w:val="none" w:sz="0" w:space="0" w:color="auto"/>
        <w:bottom w:val="none" w:sz="0" w:space="0" w:color="auto"/>
        <w:right w:val="none" w:sz="0" w:space="0" w:color="auto"/>
      </w:divBdr>
    </w:div>
    <w:div w:id="2129349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natecolevol/about/content"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hyperlink" Target="https://github.com/maxlindmark/warm_life_history" TargetMode="Externa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1</TotalTime>
  <Pages>12</Pages>
  <Words>5233</Words>
  <Characters>29829</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812</cp:revision>
  <dcterms:created xsi:type="dcterms:W3CDTF">2021-08-06T11:35:00Z</dcterms:created>
  <dcterms:modified xsi:type="dcterms:W3CDTF">2021-09-28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muI2T5cJ"/&gt;&lt;style id="http://www.zotero.org/styles/ecology-letters" hasBibliography="1" bibliographyStyleHasBeenSet="1"/&gt;&lt;prefs&gt;&lt;pref name="fieldType" value="Field"/&gt;&lt;/prefs&gt;&lt;/data&gt;</vt:lpwstr>
  </property>
</Properties>
</file>